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0E53B7" w14:textId="0571A5DA" w:rsidR="00415EC3" w:rsidRPr="003F75FD" w:rsidRDefault="007A4E0F" w:rsidP="00C35233">
      <w:pPr>
        <w:pStyle w:val="Title"/>
        <w:jc w:val="both"/>
        <w:rPr>
          <w:rFonts w:ascii="Times New Roman" w:hAnsi="Times New Roman" w:cs="Times New Roman"/>
          <w:b w:val="0"/>
          <w:sz w:val="24"/>
          <w:szCs w:val="24"/>
          <w:lang w:val="en-US"/>
        </w:rPr>
      </w:pPr>
      <w:r>
        <w:rPr>
          <w:rFonts w:ascii="Times New Roman" w:hAnsi="Times New Roman" w:cs="Times New Roman"/>
          <w:b w:val="0"/>
          <w:sz w:val="24"/>
          <w:szCs w:val="24"/>
          <w:lang w:val="en-US"/>
        </w:rPr>
        <w:t>LUT</w:t>
      </w:r>
      <w:r w:rsidR="00C35233" w:rsidRPr="003F75FD">
        <w:rPr>
          <w:rFonts w:ascii="Times New Roman" w:hAnsi="Times New Roman" w:cs="Times New Roman"/>
          <w:b w:val="0"/>
          <w:sz w:val="24"/>
          <w:szCs w:val="24"/>
          <w:lang w:val="en-US"/>
        </w:rPr>
        <w:t xml:space="preserve"> yliopisto</w:t>
      </w:r>
    </w:p>
    <w:p w14:paraId="27AE5A11" w14:textId="3ECEC974" w:rsidR="00C35233" w:rsidRPr="009E51A6" w:rsidRDefault="000C219C" w:rsidP="00C35233">
      <w:pPr>
        <w:pStyle w:val="Title"/>
        <w:jc w:val="both"/>
        <w:rPr>
          <w:rFonts w:ascii="Times New Roman" w:hAnsi="Times New Roman" w:cs="Times New Roman"/>
          <w:b w:val="0"/>
          <w:sz w:val="24"/>
          <w:szCs w:val="24"/>
          <w:lang w:val="en-US"/>
        </w:rPr>
      </w:pPr>
      <w:r w:rsidRPr="009E51A6">
        <w:rPr>
          <w:rFonts w:ascii="Times New Roman" w:hAnsi="Times New Roman" w:cs="Times New Roman"/>
          <w:b w:val="0"/>
          <w:sz w:val="24"/>
          <w:szCs w:val="24"/>
          <w:lang w:val="en-US"/>
        </w:rPr>
        <w:t xml:space="preserve">School of </w:t>
      </w:r>
      <w:r w:rsidR="007C03EB">
        <w:rPr>
          <w:rFonts w:ascii="Times New Roman" w:hAnsi="Times New Roman" w:cs="Times New Roman"/>
          <w:b w:val="0"/>
          <w:sz w:val="24"/>
          <w:szCs w:val="24"/>
          <w:lang w:val="en-US"/>
        </w:rPr>
        <w:t>Engineering science</w:t>
      </w:r>
    </w:p>
    <w:p w14:paraId="66C1F5B2" w14:textId="77777777" w:rsidR="00C35233" w:rsidRPr="003F75FD" w:rsidRDefault="00C35233" w:rsidP="00C35233">
      <w:pPr>
        <w:pStyle w:val="Title"/>
        <w:jc w:val="both"/>
        <w:rPr>
          <w:rFonts w:ascii="Times New Roman" w:hAnsi="Times New Roman" w:cs="Times New Roman"/>
          <w:b w:val="0"/>
          <w:sz w:val="24"/>
          <w:szCs w:val="24"/>
          <w:lang w:val="en-US"/>
        </w:rPr>
      </w:pPr>
    </w:p>
    <w:p w14:paraId="39FB9E5B" w14:textId="77777777" w:rsidR="00C07E37" w:rsidRPr="003F75FD" w:rsidRDefault="00C07E37" w:rsidP="00C07E37">
      <w:pPr>
        <w:pStyle w:val="Title"/>
        <w:jc w:val="left"/>
        <w:rPr>
          <w:rFonts w:ascii="Times New Roman" w:hAnsi="Times New Roman"/>
          <w:b w:val="0"/>
          <w:sz w:val="24"/>
          <w:szCs w:val="24"/>
          <w:lang w:val="en-US"/>
        </w:rPr>
      </w:pPr>
    </w:p>
    <w:p w14:paraId="04F6EA18" w14:textId="77777777" w:rsidR="00115316" w:rsidRPr="003F75FD" w:rsidRDefault="00115316" w:rsidP="00C07E37">
      <w:pPr>
        <w:pStyle w:val="Title"/>
        <w:jc w:val="left"/>
        <w:rPr>
          <w:sz w:val="24"/>
          <w:szCs w:val="24"/>
          <w:lang w:val="en-US"/>
        </w:rPr>
      </w:pPr>
    </w:p>
    <w:p w14:paraId="0F7F56D1" w14:textId="77777777" w:rsidR="00FF14C3" w:rsidRPr="003F75FD" w:rsidRDefault="00FF14C3" w:rsidP="00C07E37">
      <w:pPr>
        <w:pStyle w:val="Title"/>
        <w:jc w:val="left"/>
        <w:rPr>
          <w:sz w:val="24"/>
          <w:szCs w:val="24"/>
          <w:lang w:val="en-US"/>
        </w:rPr>
      </w:pPr>
    </w:p>
    <w:p w14:paraId="233236F7" w14:textId="77777777" w:rsidR="00733469" w:rsidRPr="003F75FD" w:rsidRDefault="00733469" w:rsidP="00C07E37">
      <w:pPr>
        <w:pStyle w:val="Title"/>
        <w:jc w:val="left"/>
        <w:rPr>
          <w:sz w:val="24"/>
          <w:szCs w:val="24"/>
          <w:lang w:val="en-US"/>
        </w:rPr>
      </w:pPr>
    </w:p>
    <w:p w14:paraId="58736D8F" w14:textId="77777777" w:rsidR="002E647E" w:rsidRPr="003F75FD" w:rsidRDefault="002E647E" w:rsidP="00C07E37">
      <w:pPr>
        <w:pStyle w:val="Title"/>
        <w:jc w:val="left"/>
        <w:rPr>
          <w:sz w:val="24"/>
          <w:szCs w:val="24"/>
          <w:lang w:val="en-US"/>
        </w:rPr>
      </w:pPr>
    </w:p>
    <w:p w14:paraId="5F3ED9E5" w14:textId="77777777" w:rsidR="009E51A6" w:rsidRPr="009E51A6" w:rsidRDefault="009E51A6" w:rsidP="009E51A6">
      <w:pPr>
        <w:pStyle w:val="Title"/>
        <w:jc w:val="both"/>
        <w:rPr>
          <w:rFonts w:ascii="Times New Roman" w:hAnsi="Times New Roman" w:cs="Times New Roman"/>
          <w:b w:val="0"/>
          <w:sz w:val="24"/>
          <w:szCs w:val="24"/>
          <w:lang w:val="en-US"/>
        </w:rPr>
      </w:pPr>
      <w:r w:rsidRPr="009E51A6">
        <w:rPr>
          <w:rFonts w:ascii="Times New Roman" w:hAnsi="Times New Roman" w:cs="Times New Roman"/>
          <w:b w:val="0"/>
          <w:sz w:val="24"/>
          <w:szCs w:val="24"/>
          <w:lang w:val="en-US"/>
        </w:rPr>
        <w:t>Sofware Development Skills</w:t>
      </w:r>
    </w:p>
    <w:p w14:paraId="093A02F5" w14:textId="77777777" w:rsidR="00C07E37" w:rsidRPr="009E51A6" w:rsidRDefault="00C07E37" w:rsidP="00C07E37">
      <w:pPr>
        <w:pStyle w:val="Title"/>
        <w:jc w:val="left"/>
        <w:rPr>
          <w:rFonts w:ascii="Times New Roman" w:hAnsi="Times New Roman" w:cs="Times New Roman"/>
          <w:b w:val="0"/>
          <w:sz w:val="24"/>
          <w:szCs w:val="24"/>
          <w:lang w:val="en-US"/>
        </w:rPr>
      </w:pPr>
    </w:p>
    <w:p w14:paraId="11901F8A" w14:textId="3EA4352C" w:rsidR="00115316" w:rsidRPr="009E51A6" w:rsidRDefault="007C03EB" w:rsidP="00C07E37">
      <w:pPr>
        <w:pStyle w:val="Title"/>
        <w:jc w:val="left"/>
        <w:rPr>
          <w:rFonts w:ascii="Times New Roman" w:hAnsi="Times New Roman" w:cs="Times New Roman"/>
          <w:sz w:val="24"/>
          <w:szCs w:val="24"/>
          <w:lang w:val="en-US"/>
        </w:rPr>
      </w:pPr>
      <w:r w:rsidRPr="007C03EB">
        <w:rPr>
          <w:rFonts w:ascii="Times New Roman" w:hAnsi="Times New Roman" w:cs="Times New Roman"/>
          <w:sz w:val="24"/>
          <w:szCs w:val="24"/>
          <w:lang w:val="en-US"/>
        </w:rPr>
        <w:t>Niklas Nelimarkka</w:t>
      </w:r>
    </w:p>
    <w:p w14:paraId="61169CE4" w14:textId="77777777" w:rsidR="00FF14C3" w:rsidRPr="009E51A6" w:rsidRDefault="00FF14C3" w:rsidP="00C07E37">
      <w:pPr>
        <w:pStyle w:val="Title"/>
        <w:jc w:val="left"/>
        <w:rPr>
          <w:rFonts w:ascii="Times New Roman" w:hAnsi="Times New Roman" w:cs="Times New Roman"/>
          <w:b w:val="0"/>
          <w:sz w:val="24"/>
          <w:szCs w:val="24"/>
          <w:lang w:val="en-US"/>
        </w:rPr>
      </w:pPr>
    </w:p>
    <w:p w14:paraId="3B8DB3AA" w14:textId="77777777" w:rsidR="00E83155" w:rsidRPr="009E51A6" w:rsidRDefault="00E83155" w:rsidP="00C07E37">
      <w:pPr>
        <w:pStyle w:val="Title"/>
        <w:jc w:val="left"/>
        <w:rPr>
          <w:rFonts w:ascii="Times New Roman" w:hAnsi="Times New Roman" w:cs="Times New Roman"/>
          <w:b w:val="0"/>
          <w:sz w:val="24"/>
          <w:szCs w:val="24"/>
          <w:lang w:val="en-US"/>
        </w:rPr>
      </w:pPr>
    </w:p>
    <w:p w14:paraId="46325C9F" w14:textId="7D39C60A" w:rsidR="009941FC" w:rsidRPr="009E51A6" w:rsidRDefault="009E51A6" w:rsidP="00C07E37">
      <w:pPr>
        <w:pStyle w:val="Title"/>
        <w:jc w:val="left"/>
        <w:rPr>
          <w:rFonts w:ascii="Times New Roman" w:hAnsi="Times New Roman" w:cs="Times New Roman"/>
          <w:lang w:val="en-US"/>
        </w:rPr>
      </w:pPr>
      <w:r w:rsidRPr="009E51A6">
        <w:rPr>
          <w:rFonts w:ascii="Times New Roman" w:hAnsi="Times New Roman" w:cs="Times New Roman"/>
          <w:lang w:val="en-US"/>
        </w:rPr>
        <w:t xml:space="preserve">LEARNING DIARY, </w:t>
      </w:r>
      <w:r w:rsidR="007C03EB">
        <w:rPr>
          <w:rFonts w:ascii="Times New Roman" w:hAnsi="Times New Roman" w:cs="Times New Roman"/>
          <w:lang w:val="en-US"/>
        </w:rPr>
        <w:t>M</w:t>
      </w:r>
      <w:r w:rsidR="006A70A8" w:rsidRPr="006A70A8">
        <w:rPr>
          <w:rFonts w:ascii="Times New Roman" w:hAnsi="Times New Roman" w:cs="Times New Roman"/>
          <w:lang w:val="en-US"/>
        </w:rPr>
        <w:t>OBILE</w:t>
      </w:r>
      <w:r>
        <w:rPr>
          <w:rFonts w:ascii="Times New Roman" w:hAnsi="Times New Roman" w:cs="Times New Roman"/>
          <w:lang w:val="en-US"/>
        </w:rPr>
        <w:t xml:space="preserve"> MODULE</w:t>
      </w:r>
    </w:p>
    <w:p w14:paraId="4CEB8927" w14:textId="77777777" w:rsidR="007C03EB" w:rsidRDefault="007C03EB" w:rsidP="003127E5">
      <w:pPr>
        <w:pStyle w:val="BodyText"/>
        <w:rPr>
          <w:b/>
          <w:bCs/>
          <w:sz w:val="28"/>
          <w:szCs w:val="28"/>
          <w:lang w:val="en-US"/>
        </w:rPr>
      </w:pPr>
    </w:p>
    <w:p w14:paraId="39C71D56" w14:textId="77777777" w:rsidR="007C03EB" w:rsidRDefault="007C03EB" w:rsidP="003127E5">
      <w:pPr>
        <w:pStyle w:val="BodyText"/>
        <w:rPr>
          <w:b/>
          <w:bCs/>
          <w:sz w:val="28"/>
          <w:szCs w:val="28"/>
          <w:lang w:val="en-US"/>
        </w:rPr>
      </w:pPr>
    </w:p>
    <w:p w14:paraId="445C31A4" w14:textId="77777777" w:rsidR="007C03EB" w:rsidRDefault="007C03EB" w:rsidP="003127E5">
      <w:pPr>
        <w:pStyle w:val="BodyText"/>
        <w:rPr>
          <w:b/>
          <w:bCs/>
          <w:sz w:val="28"/>
          <w:szCs w:val="28"/>
          <w:lang w:val="en-US"/>
        </w:rPr>
      </w:pPr>
    </w:p>
    <w:p w14:paraId="54304CFD" w14:textId="77777777" w:rsidR="007C03EB" w:rsidRDefault="007C03EB" w:rsidP="003127E5">
      <w:pPr>
        <w:pStyle w:val="BodyText"/>
        <w:rPr>
          <w:b/>
          <w:bCs/>
          <w:sz w:val="28"/>
          <w:szCs w:val="28"/>
          <w:lang w:val="en-US"/>
        </w:rPr>
      </w:pPr>
    </w:p>
    <w:p w14:paraId="7A4C6929" w14:textId="77777777" w:rsidR="007C03EB" w:rsidRDefault="007C03EB" w:rsidP="003127E5">
      <w:pPr>
        <w:pStyle w:val="BodyText"/>
        <w:rPr>
          <w:b/>
          <w:bCs/>
          <w:sz w:val="28"/>
          <w:szCs w:val="28"/>
          <w:lang w:val="en-US"/>
        </w:rPr>
      </w:pPr>
    </w:p>
    <w:p w14:paraId="105F6350" w14:textId="77777777" w:rsidR="007C03EB" w:rsidRDefault="007C03EB" w:rsidP="003127E5">
      <w:pPr>
        <w:pStyle w:val="BodyText"/>
        <w:rPr>
          <w:b/>
          <w:bCs/>
          <w:sz w:val="28"/>
          <w:szCs w:val="28"/>
          <w:lang w:val="en-US"/>
        </w:rPr>
      </w:pPr>
    </w:p>
    <w:p w14:paraId="42D03850" w14:textId="77777777" w:rsidR="007C03EB" w:rsidRDefault="007C03EB" w:rsidP="003127E5">
      <w:pPr>
        <w:pStyle w:val="BodyText"/>
        <w:rPr>
          <w:b/>
          <w:bCs/>
          <w:sz w:val="28"/>
          <w:szCs w:val="28"/>
          <w:lang w:val="en-US"/>
        </w:rPr>
      </w:pPr>
    </w:p>
    <w:p w14:paraId="17A81E4B" w14:textId="77777777" w:rsidR="007C03EB" w:rsidRDefault="007C03EB" w:rsidP="003127E5">
      <w:pPr>
        <w:pStyle w:val="BodyText"/>
        <w:rPr>
          <w:b/>
          <w:bCs/>
          <w:sz w:val="28"/>
          <w:szCs w:val="28"/>
          <w:lang w:val="en-US"/>
        </w:rPr>
      </w:pPr>
    </w:p>
    <w:p w14:paraId="1688C763" w14:textId="77777777" w:rsidR="007C03EB" w:rsidRDefault="007C03EB" w:rsidP="003127E5">
      <w:pPr>
        <w:pStyle w:val="BodyText"/>
        <w:rPr>
          <w:b/>
          <w:bCs/>
          <w:sz w:val="28"/>
          <w:szCs w:val="28"/>
          <w:lang w:val="en-US"/>
        </w:rPr>
      </w:pPr>
    </w:p>
    <w:p w14:paraId="30B819BB" w14:textId="77777777" w:rsidR="007C03EB" w:rsidRDefault="007C03EB" w:rsidP="003127E5">
      <w:pPr>
        <w:pStyle w:val="BodyText"/>
        <w:rPr>
          <w:b/>
          <w:bCs/>
          <w:sz w:val="28"/>
          <w:szCs w:val="28"/>
          <w:lang w:val="en-US"/>
        </w:rPr>
      </w:pPr>
    </w:p>
    <w:p w14:paraId="5B4C4B0A" w14:textId="77777777" w:rsidR="007C03EB" w:rsidRDefault="007C03EB" w:rsidP="003127E5">
      <w:pPr>
        <w:pStyle w:val="BodyText"/>
        <w:rPr>
          <w:b/>
          <w:bCs/>
          <w:sz w:val="28"/>
          <w:szCs w:val="28"/>
          <w:lang w:val="en-US"/>
        </w:rPr>
      </w:pPr>
    </w:p>
    <w:p w14:paraId="0C96D4AB" w14:textId="77777777" w:rsidR="007C03EB" w:rsidRDefault="007C03EB" w:rsidP="003127E5">
      <w:pPr>
        <w:pStyle w:val="BodyText"/>
        <w:rPr>
          <w:b/>
          <w:bCs/>
          <w:sz w:val="28"/>
          <w:szCs w:val="28"/>
          <w:lang w:val="en-US"/>
        </w:rPr>
      </w:pPr>
    </w:p>
    <w:p w14:paraId="133DE424" w14:textId="77777777" w:rsidR="007C03EB" w:rsidRDefault="007C03EB" w:rsidP="003127E5">
      <w:pPr>
        <w:pStyle w:val="BodyText"/>
        <w:rPr>
          <w:b/>
          <w:bCs/>
          <w:sz w:val="28"/>
          <w:szCs w:val="28"/>
          <w:lang w:val="en-US"/>
        </w:rPr>
      </w:pPr>
    </w:p>
    <w:p w14:paraId="0CC00C44" w14:textId="77777777" w:rsidR="007C03EB" w:rsidRDefault="007C03EB" w:rsidP="003127E5">
      <w:pPr>
        <w:pStyle w:val="BodyText"/>
        <w:rPr>
          <w:b/>
          <w:bCs/>
          <w:sz w:val="28"/>
          <w:szCs w:val="28"/>
          <w:lang w:val="en-US"/>
        </w:rPr>
      </w:pPr>
    </w:p>
    <w:p w14:paraId="17831AA7" w14:textId="77777777" w:rsidR="007C03EB" w:rsidRDefault="007C03EB" w:rsidP="003127E5">
      <w:pPr>
        <w:pStyle w:val="BodyText"/>
        <w:rPr>
          <w:b/>
          <w:bCs/>
          <w:sz w:val="28"/>
          <w:szCs w:val="28"/>
          <w:lang w:val="en-US"/>
        </w:rPr>
      </w:pPr>
    </w:p>
    <w:p w14:paraId="3A9515CF" w14:textId="77777777" w:rsidR="007C03EB" w:rsidRDefault="007C03EB" w:rsidP="003127E5">
      <w:pPr>
        <w:pStyle w:val="BodyText"/>
        <w:rPr>
          <w:b/>
          <w:bCs/>
          <w:sz w:val="28"/>
          <w:szCs w:val="28"/>
          <w:lang w:val="en-US"/>
        </w:rPr>
      </w:pPr>
    </w:p>
    <w:p w14:paraId="3F8C11C2" w14:textId="1BA2409A" w:rsidR="00080378" w:rsidRPr="009E51A6" w:rsidRDefault="009E51A6" w:rsidP="003127E5">
      <w:pPr>
        <w:pStyle w:val="BodyText"/>
        <w:rPr>
          <w:b/>
          <w:bCs/>
          <w:sz w:val="28"/>
          <w:szCs w:val="28"/>
          <w:lang w:val="en-US"/>
        </w:rPr>
      </w:pPr>
      <w:r w:rsidRPr="009E51A6">
        <w:rPr>
          <w:b/>
          <w:bCs/>
          <w:sz w:val="28"/>
          <w:szCs w:val="28"/>
          <w:lang w:val="en-US"/>
        </w:rPr>
        <w:lastRenderedPageBreak/>
        <w:t>LEARNING DIARY</w:t>
      </w:r>
    </w:p>
    <w:p w14:paraId="7B920A07" w14:textId="77777777" w:rsidR="003127E5" w:rsidRDefault="003127E5" w:rsidP="00080378">
      <w:pPr>
        <w:pStyle w:val="BodyText"/>
        <w:rPr>
          <w:b/>
          <w:bCs/>
          <w:lang w:val="en-US"/>
        </w:rPr>
      </w:pPr>
    </w:p>
    <w:p w14:paraId="508DD8ED" w14:textId="082097E8" w:rsidR="007C03EB" w:rsidRPr="00026CE9" w:rsidRDefault="007C03EB" w:rsidP="007C03EB">
      <w:pPr>
        <w:pStyle w:val="BodyText"/>
        <w:rPr>
          <w:rStyle w:val="Strong"/>
        </w:rPr>
      </w:pPr>
      <w:r w:rsidRPr="00026CE9">
        <w:rPr>
          <w:rStyle w:val="Strong"/>
        </w:rPr>
        <w:t>22</w:t>
      </w:r>
      <w:r w:rsidR="009E51A6" w:rsidRPr="00026CE9">
        <w:rPr>
          <w:rStyle w:val="Strong"/>
        </w:rPr>
        <w:t>.</w:t>
      </w:r>
      <w:r w:rsidRPr="00026CE9">
        <w:rPr>
          <w:rStyle w:val="Strong"/>
        </w:rPr>
        <w:t>3</w:t>
      </w:r>
      <w:r w:rsidR="009E51A6" w:rsidRPr="00026CE9">
        <w:rPr>
          <w:rStyle w:val="Strong"/>
        </w:rPr>
        <w:t>.20</w:t>
      </w:r>
      <w:r w:rsidRPr="00026CE9">
        <w:rPr>
          <w:rStyle w:val="Strong"/>
        </w:rPr>
        <w:t>22</w:t>
      </w:r>
    </w:p>
    <w:p w14:paraId="7335CE80" w14:textId="5A3A3151" w:rsidR="007C03EB" w:rsidRDefault="00FC0F48" w:rsidP="007C03EB">
      <w:pPr>
        <w:pStyle w:val="BodyText"/>
        <w:rPr>
          <w:lang w:val="en-US"/>
        </w:rPr>
      </w:pPr>
      <w:r>
        <w:rPr>
          <w:lang w:val="en-US"/>
        </w:rPr>
        <w:t xml:space="preserve">I watched the part 1 tutorial of the course while coding along with the video. I have previously used Android studio a couple of years ago so the basics were not that hard, although it was a nice refresher. </w:t>
      </w:r>
      <w:r w:rsidR="00120E2D">
        <w:rPr>
          <w:lang w:val="en-US"/>
        </w:rPr>
        <w:t>The info on debugging was something I don’t remember to have used, so it was informational. I added the codes to the github repository.</w:t>
      </w:r>
      <w:r w:rsidR="00026CE9">
        <w:rPr>
          <w:lang w:val="en-US"/>
        </w:rPr>
        <w:t xml:space="preserve"> I have recently used </w:t>
      </w:r>
      <w:r w:rsidR="006A70A8">
        <w:rPr>
          <w:lang w:val="en-US"/>
        </w:rPr>
        <w:t>G</w:t>
      </w:r>
      <w:r w:rsidR="00026CE9">
        <w:rPr>
          <w:lang w:val="en-US"/>
        </w:rPr>
        <w:t>ithub a lot so I decided that it would be a good platform for the code repository.</w:t>
      </w:r>
    </w:p>
    <w:p w14:paraId="6C7322DA" w14:textId="77777777" w:rsidR="00026CE9" w:rsidRDefault="00026CE9" w:rsidP="007C03EB">
      <w:pPr>
        <w:pStyle w:val="BodyText"/>
        <w:rPr>
          <w:lang w:val="en-US"/>
        </w:rPr>
      </w:pPr>
    </w:p>
    <w:p w14:paraId="32103089" w14:textId="4F7CE051" w:rsidR="00026CE9" w:rsidRDefault="00026CE9" w:rsidP="00026CE9">
      <w:pPr>
        <w:pStyle w:val="Title"/>
        <w:jc w:val="both"/>
        <w:rPr>
          <w:rStyle w:val="Strong"/>
          <w:rFonts w:ascii="Times New Roman" w:hAnsi="Times New Roman" w:cs="Times New Roman"/>
          <w:b/>
          <w:bCs/>
          <w:sz w:val="24"/>
          <w:szCs w:val="24"/>
        </w:rPr>
      </w:pPr>
      <w:r w:rsidRPr="00026CE9">
        <w:rPr>
          <w:rStyle w:val="Strong"/>
          <w:rFonts w:ascii="Times New Roman" w:hAnsi="Times New Roman" w:cs="Times New Roman"/>
          <w:b/>
          <w:bCs/>
          <w:sz w:val="24"/>
          <w:szCs w:val="24"/>
        </w:rPr>
        <w:t>23.3.2022</w:t>
      </w:r>
    </w:p>
    <w:p w14:paraId="04B65554" w14:textId="79C900C1" w:rsidR="00026CE9" w:rsidRDefault="00026CE9" w:rsidP="00026CE9">
      <w:pPr>
        <w:pStyle w:val="Title"/>
        <w:jc w:val="both"/>
        <w:rPr>
          <w:rStyle w:val="Strong"/>
          <w:rFonts w:ascii="Times New Roman" w:hAnsi="Times New Roman" w:cs="Times New Roman"/>
          <w:sz w:val="24"/>
          <w:szCs w:val="24"/>
        </w:rPr>
      </w:pPr>
      <w:r>
        <w:rPr>
          <w:rStyle w:val="Strong"/>
          <w:rFonts w:ascii="Times New Roman" w:hAnsi="Times New Roman" w:cs="Times New Roman"/>
          <w:sz w:val="24"/>
          <w:szCs w:val="24"/>
        </w:rPr>
        <w:t xml:space="preserve">I started the second tutorial video. The tutorial had great information on starting outside applications and additional activities within Android code. I have done these things before, but to be honest I had forgotten how to do most of them. </w:t>
      </w:r>
      <w:r w:rsidR="006A70A8">
        <w:rPr>
          <w:rStyle w:val="Strong"/>
          <w:rFonts w:ascii="Times New Roman" w:hAnsi="Times New Roman" w:cs="Times New Roman"/>
          <w:sz w:val="24"/>
          <w:szCs w:val="24"/>
        </w:rPr>
        <w:t xml:space="preserve">I coded along with the tutorial. </w:t>
      </w:r>
      <w:r>
        <w:rPr>
          <w:rStyle w:val="Strong"/>
          <w:rFonts w:ascii="Times New Roman" w:hAnsi="Times New Roman" w:cs="Times New Roman"/>
          <w:sz w:val="24"/>
          <w:szCs w:val="24"/>
        </w:rPr>
        <w:t xml:space="preserve">I had to do some additional research on how to check if Intent is correct, since the solution in the tutorial was not working. </w:t>
      </w:r>
      <w:r w:rsidR="00525903">
        <w:rPr>
          <w:rStyle w:val="Strong"/>
          <w:rFonts w:ascii="Times New Roman" w:hAnsi="Times New Roman" w:cs="Times New Roman"/>
          <w:sz w:val="24"/>
          <w:szCs w:val="24"/>
        </w:rPr>
        <w:t>Luckily Android developers site has great documentation on android development. My solution is shown in picture 1 below.</w:t>
      </w:r>
    </w:p>
    <w:p w14:paraId="3C222878" w14:textId="77777777" w:rsidR="006A70A8" w:rsidRDefault="006A70A8" w:rsidP="00026CE9">
      <w:pPr>
        <w:pStyle w:val="Title"/>
        <w:jc w:val="both"/>
        <w:rPr>
          <w:rStyle w:val="Strong"/>
          <w:rFonts w:ascii="Times New Roman" w:hAnsi="Times New Roman" w:cs="Times New Roman"/>
          <w:sz w:val="24"/>
          <w:szCs w:val="24"/>
        </w:rPr>
      </w:pPr>
    </w:p>
    <w:p w14:paraId="62178D1F" w14:textId="77777777" w:rsidR="00525903" w:rsidRDefault="00525903" w:rsidP="00525903">
      <w:pPr>
        <w:pStyle w:val="Title"/>
        <w:keepNext/>
        <w:jc w:val="both"/>
      </w:pPr>
      <w:r w:rsidRPr="00525903">
        <w:rPr>
          <w:rStyle w:val="Strong"/>
          <w:rFonts w:ascii="Times New Roman" w:hAnsi="Times New Roman" w:cs="Times New Roman"/>
          <w:noProof/>
          <w:sz w:val="24"/>
          <w:szCs w:val="24"/>
        </w:rPr>
        <w:drawing>
          <wp:inline distT="0" distB="0" distL="0" distR="0" wp14:anchorId="74974FAB" wp14:editId="4E8AC3A9">
            <wp:extent cx="5579745" cy="2230120"/>
            <wp:effectExtent l="0" t="0" r="1905"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0"/>
                    <a:stretch>
                      <a:fillRect/>
                    </a:stretch>
                  </pic:blipFill>
                  <pic:spPr>
                    <a:xfrm>
                      <a:off x="0" y="0"/>
                      <a:ext cx="5579745" cy="2230120"/>
                    </a:xfrm>
                    <a:prstGeom prst="rect">
                      <a:avLst/>
                    </a:prstGeom>
                  </pic:spPr>
                </pic:pic>
              </a:graphicData>
            </a:graphic>
          </wp:inline>
        </w:drawing>
      </w:r>
    </w:p>
    <w:p w14:paraId="78225966" w14:textId="7CB5B2F3" w:rsidR="00525903" w:rsidRDefault="00525903" w:rsidP="00525903">
      <w:pPr>
        <w:pStyle w:val="Caption"/>
        <w:jc w:val="both"/>
      </w:pPr>
      <w:r>
        <w:t xml:space="preserve">Picture </w:t>
      </w:r>
      <w:r>
        <w:fldChar w:fldCharType="begin"/>
      </w:r>
      <w:r>
        <w:instrText xml:space="preserve"> SEQ Picture \* ARABIC </w:instrText>
      </w:r>
      <w:r>
        <w:fldChar w:fldCharType="separate"/>
      </w:r>
      <w:r>
        <w:rPr>
          <w:noProof/>
        </w:rPr>
        <w:t>1</w:t>
      </w:r>
      <w:r>
        <w:fldChar w:fldCharType="end"/>
      </w:r>
      <w:r>
        <w:t>. My solution for launhing intent</w:t>
      </w:r>
      <w:r w:rsidR="001A69CE">
        <w:t xml:space="preserve"> based on Android developers website</w:t>
      </w:r>
      <w:r>
        <w:t xml:space="preserve"> </w:t>
      </w:r>
      <w:r w:rsidR="006A70A8">
        <w:fldChar w:fldCharType="begin"/>
      </w:r>
      <w:r w:rsidR="006A70A8">
        <w:instrText xml:space="preserve"> ADDIN ZOTERO_ITEM CSL_CITATION {"citationID":"DBgJw9Nj","properties":{"formattedCitation":"[1]","plainCitation":"[1]","noteIndex":0},"citationItems":[{"id":79,"uris":["http://zotero.org/users/local/cb3Kk9Ur/items/7CQG9MFR"],"itemData":{"id":79,"type":"webpage","title":"Intent  |  Android Developers","URL":"https://developer.android.com/reference/android/content/Intent","accessed":{"date-parts":[["2022",3,23]]}}}],"schema":"https://github.com/citation-style-language/schema/raw/master/csl-citation.json"} </w:instrText>
      </w:r>
      <w:r w:rsidR="006A70A8">
        <w:fldChar w:fldCharType="separate"/>
      </w:r>
      <w:r w:rsidR="006A70A8" w:rsidRPr="006A70A8">
        <w:t>[1]</w:t>
      </w:r>
      <w:r w:rsidR="006A70A8">
        <w:fldChar w:fldCharType="end"/>
      </w:r>
    </w:p>
    <w:p w14:paraId="5EF26FCF" w14:textId="05775352" w:rsidR="003F75FD" w:rsidRDefault="003F75FD">
      <w:pPr>
        <w:pStyle w:val="BodyText"/>
        <w:rPr>
          <w:lang w:val="en-US"/>
        </w:rPr>
      </w:pPr>
    </w:p>
    <w:p w14:paraId="4DC42E74" w14:textId="42B39351" w:rsidR="006A70A8" w:rsidRDefault="006A70A8">
      <w:pPr>
        <w:pStyle w:val="BodyText"/>
        <w:rPr>
          <w:lang w:val="en-US"/>
        </w:rPr>
      </w:pPr>
      <w:r>
        <w:rPr>
          <w:lang w:val="en-US"/>
        </w:rPr>
        <w:t>I decided to also try out some additional features that were not present in the tutorial like launching the phone dialer and making Toasts just to remind myself of how these features work. I added the codes to the Github repository.</w:t>
      </w:r>
    </w:p>
    <w:p w14:paraId="163A3DDD" w14:textId="0F0CA494" w:rsidR="001B2B78" w:rsidRPr="003F75FD" w:rsidRDefault="001B2B78">
      <w:pPr>
        <w:pStyle w:val="BodyText"/>
        <w:rPr>
          <w:lang w:val="en-US"/>
        </w:rPr>
      </w:pPr>
      <w:r>
        <w:rPr>
          <w:lang w:val="en-US"/>
        </w:rPr>
        <w:lastRenderedPageBreak/>
        <w:t>I also started working on the part 3 of the course tutorial by watching the tutorial and coding along with it.</w:t>
      </w:r>
      <w:r w:rsidR="007A4E0F">
        <w:rPr>
          <w:lang w:val="en-US"/>
        </w:rPr>
        <w:t xml:space="preserve"> Using listview was somewhat familiar to me but the tutorial was a good refresher on the usage of it. I think I have used imageviews previously but I don’t remember that I scaled the images so that was something new I learned from the tutorial.</w:t>
      </w:r>
    </w:p>
    <w:sectPr w:rsidR="001B2B78" w:rsidRPr="003F75FD" w:rsidSect="00ED38DE">
      <w:headerReference w:type="default" r:id="rId11"/>
      <w:footerReference w:type="default" r:id="rId12"/>
      <w:pgSz w:w="11906" w:h="16838"/>
      <w:pgMar w:top="1701" w:right="1134" w:bottom="1701" w:left="1985"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B6BA7" w14:textId="77777777" w:rsidR="005E0066" w:rsidRDefault="005E0066">
      <w:r>
        <w:separator/>
      </w:r>
    </w:p>
  </w:endnote>
  <w:endnote w:type="continuationSeparator" w:id="0">
    <w:p w14:paraId="73D1D64A" w14:textId="77777777" w:rsidR="005E0066" w:rsidRDefault="005E00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E1BA" w14:textId="77777777" w:rsidR="00D804EE" w:rsidRDefault="00D804EE">
    <w:pPr>
      <w:pStyle w:val="Footer"/>
      <w:jc w:val="center"/>
      <w:rPr>
        <w:sz w:val="20"/>
        <w:szCs w:val="20"/>
      </w:rPr>
    </w:pPr>
  </w:p>
  <w:p w14:paraId="7D474AB9" w14:textId="77777777" w:rsidR="00D804EE" w:rsidRDefault="00D804EE">
    <w:pPr>
      <w:pStyle w:val="Footer"/>
    </w:pPr>
  </w:p>
  <w:p w14:paraId="330A9737" w14:textId="77777777" w:rsidR="00D804EE" w:rsidRDefault="00D804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83CC2" w14:textId="77777777" w:rsidR="005E0066" w:rsidRDefault="005E0066">
      <w:r>
        <w:separator/>
      </w:r>
    </w:p>
  </w:footnote>
  <w:footnote w:type="continuationSeparator" w:id="0">
    <w:p w14:paraId="02E82B4F" w14:textId="77777777" w:rsidR="005E0066" w:rsidRDefault="005E00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5B915E" w14:textId="77777777" w:rsidR="00D804EE" w:rsidRDefault="00D804EE">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30E8E"/>
    <w:multiLevelType w:val="hybridMultilevel"/>
    <w:tmpl w:val="0C86E060"/>
    <w:lvl w:ilvl="0" w:tplc="459AA4CE">
      <w:start w:val="30"/>
      <w:numFmt w:val="decimal"/>
      <w:lvlText w:val="%1"/>
      <w:lvlJc w:val="left"/>
      <w:pPr>
        <w:tabs>
          <w:tab w:val="num" w:pos="660"/>
        </w:tabs>
        <w:ind w:left="660" w:hanging="48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1" w15:restartNumberingAfterBreak="0">
    <w:nsid w:val="3D2A2F30"/>
    <w:multiLevelType w:val="hybridMultilevel"/>
    <w:tmpl w:val="6720BA68"/>
    <w:lvl w:ilvl="0" w:tplc="FFCE1DAA">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 w15:restartNumberingAfterBreak="0">
    <w:nsid w:val="455049AF"/>
    <w:multiLevelType w:val="multilevel"/>
    <w:tmpl w:val="034853E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5E9F3BDB"/>
    <w:multiLevelType w:val="hybridMultilevel"/>
    <w:tmpl w:val="2524393A"/>
    <w:lvl w:ilvl="0" w:tplc="040B000F">
      <w:start w:val="1"/>
      <w:numFmt w:val="decimal"/>
      <w:lvlText w:val="%1."/>
      <w:lvlJc w:val="left"/>
      <w:pPr>
        <w:tabs>
          <w:tab w:val="num" w:pos="720"/>
        </w:tabs>
        <w:ind w:left="720" w:hanging="360"/>
      </w:pPr>
      <w:rPr>
        <w:rFonts w:hint="default"/>
      </w:rPr>
    </w:lvl>
    <w:lvl w:ilvl="1" w:tplc="040B0019" w:tentative="1">
      <w:start w:val="1"/>
      <w:numFmt w:val="lowerLetter"/>
      <w:lvlText w:val="%2."/>
      <w:lvlJc w:val="left"/>
      <w:pPr>
        <w:tabs>
          <w:tab w:val="num" w:pos="1440"/>
        </w:tabs>
        <w:ind w:left="1440" w:hanging="360"/>
      </w:pPr>
    </w:lvl>
    <w:lvl w:ilvl="2" w:tplc="040B001B" w:tentative="1">
      <w:start w:val="1"/>
      <w:numFmt w:val="lowerRoman"/>
      <w:lvlText w:val="%3."/>
      <w:lvlJc w:val="right"/>
      <w:pPr>
        <w:tabs>
          <w:tab w:val="num" w:pos="2160"/>
        </w:tabs>
        <w:ind w:left="2160" w:hanging="180"/>
      </w:pPr>
    </w:lvl>
    <w:lvl w:ilvl="3" w:tplc="040B000F" w:tentative="1">
      <w:start w:val="1"/>
      <w:numFmt w:val="decimal"/>
      <w:lvlText w:val="%4."/>
      <w:lvlJc w:val="left"/>
      <w:pPr>
        <w:tabs>
          <w:tab w:val="num" w:pos="2880"/>
        </w:tabs>
        <w:ind w:left="2880" w:hanging="360"/>
      </w:pPr>
    </w:lvl>
    <w:lvl w:ilvl="4" w:tplc="040B0019" w:tentative="1">
      <w:start w:val="1"/>
      <w:numFmt w:val="lowerLetter"/>
      <w:lvlText w:val="%5."/>
      <w:lvlJc w:val="left"/>
      <w:pPr>
        <w:tabs>
          <w:tab w:val="num" w:pos="3600"/>
        </w:tabs>
        <w:ind w:left="3600" w:hanging="360"/>
      </w:pPr>
    </w:lvl>
    <w:lvl w:ilvl="5" w:tplc="040B001B" w:tentative="1">
      <w:start w:val="1"/>
      <w:numFmt w:val="lowerRoman"/>
      <w:lvlText w:val="%6."/>
      <w:lvlJc w:val="right"/>
      <w:pPr>
        <w:tabs>
          <w:tab w:val="num" w:pos="4320"/>
        </w:tabs>
        <w:ind w:left="4320" w:hanging="180"/>
      </w:pPr>
    </w:lvl>
    <w:lvl w:ilvl="6" w:tplc="040B000F" w:tentative="1">
      <w:start w:val="1"/>
      <w:numFmt w:val="decimal"/>
      <w:lvlText w:val="%7."/>
      <w:lvlJc w:val="left"/>
      <w:pPr>
        <w:tabs>
          <w:tab w:val="num" w:pos="5040"/>
        </w:tabs>
        <w:ind w:left="5040" w:hanging="360"/>
      </w:pPr>
    </w:lvl>
    <w:lvl w:ilvl="7" w:tplc="040B0019" w:tentative="1">
      <w:start w:val="1"/>
      <w:numFmt w:val="lowerLetter"/>
      <w:lvlText w:val="%8."/>
      <w:lvlJc w:val="left"/>
      <w:pPr>
        <w:tabs>
          <w:tab w:val="num" w:pos="5760"/>
        </w:tabs>
        <w:ind w:left="5760" w:hanging="360"/>
      </w:pPr>
    </w:lvl>
    <w:lvl w:ilvl="8" w:tplc="040B001B" w:tentative="1">
      <w:start w:val="1"/>
      <w:numFmt w:val="lowerRoman"/>
      <w:lvlText w:val="%9."/>
      <w:lvlJc w:val="right"/>
      <w:pPr>
        <w:tabs>
          <w:tab w:val="num" w:pos="6480"/>
        </w:tabs>
        <w:ind w:left="6480" w:hanging="180"/>
      </w:pPr>
    </w:lvl>
  </w:abstractNum>
  <w:abstractNum w:abstractNumId="4" w15:restartNumberingAfterBreak="0">
    <w:nsid w:val="7411730C"/>
    <w:multiLevelType w:val="hybridMultilevel"/>
    <w:tmpl w:val="220EE75A"/>
    <w:lvl w:ilvl="0" w:tplc="7848FADA">
      <w:start w:val="30"/>
      <w:numFmt w:val="decimal"/>
      <w:lvlText w:val="%1"/>
      <w:lvlJc w:val="left"/>
      <w:pPr>
        <w:tabs>
          <w:tab w:val="num" w:pos="660"/>
        </w:tabs>
        <w:ind w:left="660" w:hanging="480"/>
      </w:pPr>
      <w:rPr>
        <w:rFonts w:hint="default"/>
      </w:rPr>
    </w:lvl>
    <w:lvl w:ilvl="1" w:tplc="04090019" w:tentative="1">
      <w:start w:val="1"/>
      <w:numFmt w:val="lowerLetter"/>
      <w:lvlText w:val="%2."/>
      <w:lvlJc w:val="left"/>
      <w:pPr>
        <w:tabs>
          <w:tab w:val="num" w:pos="1260"/>
        </w:tabs>
        <w:ind w:left="1260" w:hanging="360"/>
      </w:pPr>
    </w:lvl>
    <w:lvl w:ilvl="2" w:tplc="0409001B" w:tentative="1">
      <w:start w:val="1"/>
      <w:numFmt w:val="lowerRoman"/>
      <w:lvlText w:val="%3."/>
      <w:lvlJc w:val="right"/>
      <w:pPr>
        <w:tabs>
          <w:tab w:val="num" w:pos="1980"/>
        </w:tabs>
        <w:ind w:left="1980" w:hanging="180"/>
      </w:pPr>
    </w:lvl>
    <w:lvl w:ilvl="3" w:tplc="0409000F" w:tentative="1">
      <w:start w:val="1"/>
      <w:numFmt w:val="decimal"/>
      <w:lvlText w:val="%4."/>
      <w:lvlJc w:val="left"/>
      <w:pPr>
        <w:tabs>
          <w:tab w:val="num" w:pos="2700"/>
        </w:tabs>
        <w:ind w:left="2700" w:hanging="360"/>
      </w:pPr>
    </w:lvl>
    <w:lvl w:ilvl="4" w:tplc="04090019" w:tentative="1">
      <w:start w:val="1"/>
      <w:numFmt w:val="lowerLetter"/>
      <w:lvlText w:val="%5."/>
      <w:lvlJc w:val="left"/>
      <w:pPr>
        <w:tabs>
          <w:tab w:val="num" w:pos="3420"/>
        </w:tabs>
        <w:ind w:left="3420" w:hanging="360"/>
      </w:pPr>
    </w:lvl>
    <w:lvl w:ilvl="5" w:tplc="0409001B" w:tentative="1">
      <w:start w:val="1"/>
      <w:numFmt w:val="lowerRoman"/>
      <w:lvlText w:val="%6."/>
      <w:lvlJc w:val="right"/>
      <w:pPr>
        <w:tabs>
          <w:tab w:val="num" w:pos="4140"/>
        </w:tabs>
        <w:ind w:left="4140" w:hanging="180"/>
      </w:pPr>
    </w:lvl>
    <w:lvl w:ilvl="6" w:tplc="0409000F" w:tentative="1">
      <w:start w:val="1"/>
      <w:numFmt w:val="decimal"/>
      <w:lvlText w:val="%7."/>
      <w:lvlJc w:val="left"/>
      <w:pPr>
        <w:tabs>
          <w:tab w:val="num" w:pos="4860"/>
        </w:tabs>
        <w:ind w:left="4860" w:hanging="360"/>
      </w:pPr>
    </w:lvl>
    <w:lvl w:ilvl="7" w:tplc="04090019" w:tentative="1">
      <w:start w:val="1"/>
      <w:numFmt w:val="lowerLetter"/>
      <w:lvlText w:val="%8."/>
      <w:lvlJc w:val="left"/>
      <w:pPr>
        <w:tabs>
          <w:tab w:val="num" w:pos="5580"/>
        </w:tabs>
        <w:ind w:left="5580" w:hanging="360"/>
      </w:pPr>
    </w:lvl>
    <w:lvl w:ilvl="8" w:tplc="0409001B" w:tentative="1">
      <w:start w:val="1"/>
      <w:numFmt w:val="lowerRoman"/>
      <w:lvlText w:val="%9."/>
      <w:lvlJc w:val="right"/>
      <w:pPr>
        <w:tabs>
          <w:tab w:val="num" w:pos="6300"/>
        </w:tabs>
        <w:ind w:left="6300" w:hanging="180"/>
      </w:pPr>
    </w:lvl>
  </w:abstractNum>
  <w:abstractNum w:abstractNumId="5" w15:restartNumberingAfterBreak="0">
    <w:nsid w:val="75702816"/>
    <w:multiLevelType w:val="hybridMultilevel"/>
    <w:tmpl w:val="43CEABBE"/>
    <w:lvl w:ilvl="0" w:tplc="7A0A4BEE">
      <w:start w:val="1"/>
      <w:numFmt w:val="decimal"/>
      <w:lvlText w:val="%1"/>
      <w:lvlJc w:val="left"/>
      <w:pPr>
        <w:tabs>
          <w:tab w:val="num" w:pos="1080"/>
        </w:tabs>
        <w:ind w:left="1080" w:hanging="72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6" w15:restartNumberingAfterBreak="0">
    <w:nsid w:val="7B275709"/>
    <w:multiLevelType w:val="hybridMultilevel"/>
    <w:tmpl w:val="49C43494"/>
    <w:lvl w:ilvl="0" w:tplc="9FDE9AFC">
      <w:start w:val="105"/>
      <w:numFmt w:val="decimal"/>
      <w:lvlText w:val="%1"/>
      <w:lvlJc w:val="left"/>
      <w:pPr>
        <w:tabs>
          <w:tab w:val="num" w:pos="945"/>
        </w:tabs>
        <w:ind w:left="945" w:hanging="585"/>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7C981A45"/>
    <w:multiLevelType w:val="multilevel"/>
    <w:tmpl w:val="034853E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5"/>
  </w:num>
  <w:num w:numId="2">
    <w:abstractNumId w:val="1"/>
  </w:num>
  <w:num w:numId="3">
    <w:abstractNumId w:val="7"/>
  </w:num>
  <w:num w:numId="4">
    <w:abstractNumId w:val="0"/>
  </w:num>
  <w:num w:numId="5">
    <w:abstractNumId w:val="4"/>
  </w:num>
  <w:num w:numId="6">
    <w:abstractNumId w:val="6"/>
  </w:num>
  <w:num w:numId="7">
    <w:abstractNumId w:val="3"/>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0061"/>
    <w:rsid w:val="00000305"/>
    <w:rsid w:val="000019B1"/>
    <w:rsid w:val="0000244D"/>
    <w:rsid w:val="00003C62"/>
    <w:rsid w:val="00004752"/>
    <w:rsid w:val="00004798"/>
    <w:rsid w:val="0001023C"/>
    <w:rsid w:val="0002053B"/>
    <w:rsid w:val="00020EA0"/>
    <w:rsid w:val="00025CF8"/>
    <w:rsid w:val="00026CE9"/>
    <w:rsid w:val="00027258"/>
    <w:rsid w:val="000279AC"/>
    <w:rsid w:val="00032A22"/>
    <w:rsid w:val="00034530"/>
    <w:rsid w:val="00035E6E"/>
    <w:rsid w:val="000378F0"/>
    <w:rsid w:val="00040097"/>
    <w:rsid w:val="0004029E"/>
    <w:rsid w:val="000404C9"/>
    <w:rsid w:val="00041DDF"/>
    <w:rsid w:val="00042EB5"/>
    <w:rsid w:val="000430E3"/>
    <w:rsid w:val="00045D02"/>
    <w:rsid w:val="00046123"/>
    <w:rsid w:val="00051ACF"/>
    <w:rsid w:val="00054086"/>
    <w:rsid w:val="00054D76"/>
    <w:rsid w:val="00055F34"/>
    <w:rsid w:val="000621E2"/>
    <w:rsid w:val="00063390"/>
    <w:rsid w:val="00067787"/>
    <w:rsid w:val="0007058E"/>
    <w:rsid w:val="00071BEC"/>
    <w:rsid w:val="0007499D"/>
    <w:rsid w:val="00075174"/>
    <w:rsid w:val="00080378"/>
    <w:rsid w:val="000825CA"/>
    <w:rsid w:val="00083B41"/>
    <w:rsid w:val="000844AC"/>
    <w:rsid w:val="00084C18"/>
    <w:rsid w:val="000853D8"/>
    <w:rsid w:val="00087660"/>
    <w:rsid w:val="000929B2"/>
    <w:rsid w:val="000A4A66"/>
    <w:rsid w:val="000A66BF"/>
    <w:rsid w:val="000A6F94"/>
    <w:rsid w:val="000A7BEE"/>
    <w:rsid w:val="000B54A5"/>
    <w:rsid w:val="000C0BE4"/>
    <w:rsid w:val="000C1B95"/>
    <w:rsid w:val="000C1D16"/>
    <w:rsid w:val="000C1FD4"/>
    <w:rsid w:val="000C219C"/>
    <w:rsid w:val="000C3B00"/>
    <w:rsid w:val="000C4501"/>
    <w:rsid w:val="000C7692"/>
    <w:rsid w:val="000D473A"/>
    <w:rsid w:val="000D4BE4"/>
    <w:rsid w:val="000E1821"/>
    <w:rsid w:val="000E267A"/>
    <w:rsid w:val="000E4502"/>
    <w:rsid w:val="000E53C7"/>
    <w:rsid w:val="000E7CD8"/>
    <w:rsid w:val="000F3602"/>
    <w:rsid w:val="000F4372"/>
    <w:rsid w:val="000F46BB"/>
    <w:rsid w:val="000F5726"/>
    <w:rsid w:val="000F5C0D"/>
    <w:rsid w:val="000F766E"/>
    <w:rsid w:val="000F7EC3"/>
    <w:rsid w:val="00104F9A"/>
    <w:rsid w:val="00106D97"/>
    <w:rsid w:val="00112C75"/>
    <w:rsid w:val="0011423B"/>
    <w:rsid w:val="00115316"/>
    <w:rsid w:val="001176D4"/>
    <w:rsid w:val="00120E2D"/>
    <w:rsid w:val="00122406"/>
    <w:rsid w:val="00127A07"/>
    <w:rsid w:val="00130A60"/>
    <w:rsid w:val="00133B4F"/>
    <w:rsid w:val="001379CC"/>
    <w:rsid w:val="00144DD7"/>
    <w:rsid w:val="00146277"/>
    <w:rsid w:val="00150960"/>
    <w:rsid w:val="00151C74"/>
    <w:rsid w:val="00152A5E"/>
    <w:rsid w:val="00154C31"/>
    <w:rsid w:val="00155238"/>
    <w:rsid w:val="00166D0D"/>
    <w:rsid w:val="001707A1"/>
    <w:rsid w:val="00172CAA"/>
    <w:rsid w:val="00174D6B"/>
    <w:rsid w:val="00183283"/>
    <w:rsid w:val="00184E26"/>
    <w:rsid w:val="0018517F"/>
    <w:rsid w:val="001870A1"/>
    <w:rsid w:val="00187615"/>
    <w:rsid w:val="0019255F"/>
    <w:rsid w:val="001972B0"/>
    <w:rsid w:val="001A337C"/>
    <w:rsid w:val="001A40D4"/>
    <w:rsid w:val="001A583D"/>
    <w:rsid w:val="001A69CE"/>
    <w:rsid w:val="001A6D3A"/>
    <w:rsid w:val="001B05C9"/>
    <w:rsid w:val="001B060F"/>
    <w:rsid w:val="001B0B38"/>
    <w:rsid w:val="001B1CE7"/>
    <w:rsid w:val="001B2B78"/>
    <w:rsid w:val="001B638C"/>
    <w:rsid w:val="001B6E3D"/>
    <w:rsid w:val="001C079E"/>
    <w:rsid w:val="001D3D80"/>
    <w:rsid w:val="001D465D"/>
    <w:rsid w:val="001D5A38"/>
    <w:rsid w:val="001E0A66"/>
    <w:rsid w:val="001E13C7"/>
    <w:rsid w:val="001E2EF7"/>
    <w:rsid w:val="001E380B"/>
    <w:rsid w:val="001E5380"/>
    <w:rsid w:val="001E57A7"/>
    <w:rsid w:val="001F13B5"/>
    <w:rsid w:val="00203CE0"/>
    <w:rsid w:val="00206033"/>
    <w:rsid w:val="00206ABB"/>
    <w:rsid w:val="00207B9D"/>
    <w:rsid w:val="002111CA"/>
    <w:rsid w:val="002123B4"/>
    <w:rsid w:val="0022084F"/>
    <w:rsid w:val="00226151"/>
    <w:rsid w:val="00230EB5"/>
    <w:rsid w:val="00233012"/>
    <w:rsid w:val="002331A7"/>
    <w:rsid w:val="002364C6"/>
    <w:rsid w:val="00237913"/>
    <w:rsid w:val="002460C1"/>
    <w:rsid w:val="00247AFA"/>
    <w:rsid w:val="0025267C"/>
    <w:rsid w:val="00257B27"/>
    <w:rsid w:val="00257E7F"/>
    <w:rsid w:val="00260872"/>
    <w:rsid w:val="0026166E"/>
    <w:rsid w:val="00262D52"/>
    <w:rsid w:val="00273939"/>
    <w:rsid w:val="002739A5"/>
    <w:rsid w:val="00273AF4"/>
    <w:rsid w:val="0027425D"/>
    <w:rsid w:val="00276780"/>
    <w:rsid w:val="00277A1A"/>
    <w:rsid w:val="0028031B"/>
    <w:rsid w:val="00281B0F"/>
    <w:rsid w:val="00281C11"/>
    <w:rsid w:val="002849B4"/>
    <w:rsid w:val="002862BB"/>
    <w:rsid w:val="00286D6F"/>
    <w:rsid w:val="00291447"/>
    <w:rsid w:val="00291653"/>
    <w:rsid w:val="00292B7A"/>
    <w:rsid w:val="00293D23"/>
    <w:rsid w:val="00294C15"/>
    <w:rsid w:val="002954ED"/>
    <w:rsid w:val="00295FE1"/>
    <w:rsid w:val="002A1E7A"/>
    <w:rsid w:val="002A2DC5"/>
    <w:rsid w:val="002A2F12"/>
    <w:rsid w:val="002A47E6"/>
    <w:rsid w:val="002A489C"/>
    <w:rsid w:val="002B2159"/>
    <w:rsid w:val="002B301B"/>
    <w:rsid w:val="002C4976"/>
    <w:rsid w:val="002C507F"/>
    <w:rsid w:val="002C7F03"/>
    <w:rsid w:val="002D250F"/>
    <w:rsid w:val="002D3049"/>
    <w:rsid w:val="002D4762"/>
    <w:rsid w:val="002D4C34"/>
    <w:rsid w:val="002D54BF"/>
    <w:rsid w:val="002D57F1"/>
    <w:rsid w:val="002D6A2F"/>
    <w:rsid w:val="002E0D83"/>
    <w:rsid w:val="002E2C4E"/>
    <w:rsid w:val="002E4C27"/>
    <w:rsid w:val="002E5AAA"/>
    <w:rsid w:val="002E5D90"/>
    <w:rsid w:val="002E647E"/>
    <w:rsid w:val="002F3FA6"/>
    <w:rsid w:val="002F4A0C"/>
    <w:rsid w:val="002F5C5E"/>
    <w:rsid w:val="002F6DF2"/>
    <w:rsid w:val="00302343"/>
    <w:rsid w:val="00302A8B"/>
    <w:rsid w:val="00302AA7"/>
    <w:rsid w:val="00302C64"/>
    <w:rsid w:val="00310F4B"/>
    <w:rsid w:val="003127E5"/>
    <w:rsid w:val="003128DF"/>
    <w:rsid w:val="00312FD5"/>
    <w:rsid w:val="003168E0"/>
    <w:rsid w:val="0032319A"/>
    <w:rsid w:val="0032329F"/>
    <w:rsid w:val="003254C6"/>
    <w:rsid w:val="003260DB"/>
    <w:rsid w:val="00326BC7"/>
    <w:rsid w:val="00327514"/>
    <w:rsid w:val="003302E2"/>
    <w:rsid w:val="0033330C"/>
    <w:rsid w:val="00334581"/>
    <w:rsid w:val="00341CE6"/>
    <w:rsid w:val="003423A0"/>
    <w:rsid w:val="00347602"/>
    <w:rsid w:val="00347C33"/>
    <w:rsid w:val="0035075F"/>
    <w:rsid w:val="00350F28"/>
    <w:rsid w:val="00351C79"/>
    <w:rsid w:val="00353CB3"/>
    <w:rsid w:val="003546C3"/>
    <w:rsid w:val="0036637B"/>
    <w:rsid w:val="00366F9E"/>
    <w:rsid w:val="00370C76"/>
    <w:rsid w:val="0037159C"/>
    <w:rsid w:val="00373D8A"/>
    <w:rsid w:val="00380FC5"/>
    <w:rsid w:val="00381173"/>
    <w:rsid w:val="00382889"/>
    <w:rsid w:val="00382B93"/>
    <w:rsid w:val="003838E4"/>
    <w:rsid w:val="00384600"/>
    <w:rsid w:val="00393E4E"/>
    <w:rsid w:val="00394579"/>
    <w:rsid w:val="003A155B"/>
    <w:rsid w:val="003B0F01"/>
    <w:rsid w:val="003B10C2"/>
    <w:rsid w:val="003B1DEC"/>
    <w:rsid w:val="003B338C"/>
    <w:rsid w:val="003B3942"/>
    <w:rsid w:val="003B7F35"/>
    <w:rsid w:val="003C2593"/>
    <w:rsid w:val="003C3E84"/>
    <w:rsid w:val="003C420B"/>
    <w:rsid w:val="003D4E04"/>
    <w:rsid w:val="003D702F"/>
    <w:rsid w:val="003E2E84"/>
    <w:rsid w:val="003E3DA5"/>
    <w:rsid w:val="003E5FF4"/>
    <w:rsid w:val="003E6D8E"/>
    <w:rsid w:val="003F2EEE"/>
    <w:rsid w:val="003F46D2"/>
    <w:rsid w:val="003F75FD"/>
    <w:rsid w:val="00404AD8"/>
    <w:rsid w:val="004070D5"/>
    <w:rsid w:val="00412925"/>
    <w:rsid w:val="00415EC3"/>
    <w:rsid w:val="00417DC5"/>
    <w:rsid w:val="00422298"/>
    <w:rsid w:val="00423817"/>
    <w:rsid w:val="00426F40"/>
    <w:rsid w:val="0043056E"/>
    <w:rsid w:val="00430923"/>
    <w:rsid w:val="00432134"/>
    <w:rsid w:val="0043259D"/>
    <w:rsid w:val="004346E8"/>
    <w:rsid w:val="004429CF"/>
    <w:rsid w:val="004454E1"/>
    <w:rsid w:val="004464D0"/>
    <w:rsid w:val="004507FF"/>
    <w:rsid w:val="00452B4B"/>
    <w:rsid w:val="0045351E"/>
    <w:rsid w:val="004543B2"/>
    <w:rsid w:val="00455EAC"/>
    <w:rsid w:val="004563F1"/>
    <w:rsid w:val="0046108D"/>
    <w:rsid w:val="004620A6"/>
    <w:rsid w:val="004626A5"/>
    <w:rsid w:val="00466073"/>
    <w:rsid w:val="00466488"/>
    <w:rsid w:val="004664BF"/>
    <w:rsid w:val="00470662"/>
    <w:rsid w:val="00471066"/>
    <w:rsid w:val="00471EFE"/>
    <w:rsid w:val="0047360D"/>
    <w:rsid w:val="00473872"/>
    <w:rsid w:val="00473B4A"/>
    <w:rsid w:val="00475F2B"/>
    <w:rsid w:val="00477C1F"/>
    <w:rsid w:val="004801A0"/>
    <w:rsid w:val="00480453"/>
    <w:rsid w:val="00481A8D"/>
    <w:rsid w:val="004820CA"/>
    <w:rsid w:val="0048537E"/>
    <w:rsid w:val="00487E58"/>
    <w:rsid w:val="00490468"/>
    <w:rsid w:val="00492D9E"/>
    <w:rsid w:val="00493AEA"/>
    <w:rsid w:val="004948FA"/>
    <w:rsid w:val="004975E0"/>
    <w:rsid w:val="00497E28"/>
    <w:rsid w:val="004A3A17"/>
    <w:rsid w:val="004A3BE5"/>
    <w:rsid w:val="004A79D0"/>
    <w:rsid w:val="004B10BE"/>
    <w:rsid w:val="004B3481"/>
    <w:rsid w:val="004B351F"/>
    <w:rsid w:val="004B4DF7"/>
    <w:rsid w:val="004B6486"/>
    <w:rsid w:val="004B7283"/>
    <w:rsid w:val="004C1451"/>
    <w:rsid w:val="004C245E"/>
    <w:rsid w:val="004C55C1"/>
    <w:rsid w:val="004C6A52"/>
    <w:rsid w:val="004C7D3D"/>
    <w:rsid w:val="004D1874"/>
    <w:rsid w:val="004D4E8F"/>
    <w:rsid w:val="004D6C10"/>
    <w:rsid w:val="004D7E0E"/>
    <w:rsid w:val="004E018D"/>
    <w:rsid w:val="004E0E9E"/>
    <w:rsid w:val="004E2FBD"/>
    <w:rsid w:val="004E3142"/>
    <w:rsid w:val="004E5661"/>
    <w:rsid w:val="004E7598"/>
    <w:rsid w:val="004F0E21"/>
    <w:rsid w:val="004F3AF4"/>
    <w:rsid w:val="004F3D77"/>
    <w:rsid w:val="004F57D3"/>
    <w:rsid w:val="005007DA"/>
    <w:rsid w:val="005007F2"/>
    <w:rsid w:val="0051210F"/>
    <w:rsid w:val="005133C3"/>
    <w:rsid w:val="005142CE"/>
    <w:rsid w:val="005144A1"/>
    <w:rsid w:val="0051738A"/>
    <w:rsid w:val="00525903"/>
    <w:rsid w:val="00526E9F"/>
    <w:rsid w:val="00530DCB"/>
    <w:rsid w:val="00533A60"/>
    <w:rsid w:val="005365EE"/>
    <w:rsid w:val="0054072A"/>
    <w:rsid w:val="00542B93"/>
    <w:rsid w:val="005542C4"/>
    <w:rsid w:val="00554327"/>
    <w:rsid w:val="00555ACC"/>
    <w:rsid w:val="00557ECA"/>
    <w:rsid w:val="005631EE"/>
    <w:rsid w:val="00564248"/>
    <w:rsid w:val="00565571"/>
    <w:rsid w:val="0056611C"/>
    <w:rsid w:val="0056630F"/>
    <w:rsid w:val="00567280"/>
    <w:rsid w:val="00567FED"/>
    <w:rsid w:val="00570B9D"/>
    <w:rsid w:val="00575052"/>
    <w:rsid w:val="005759F5"/>
    <w:rsid w:val="00581767"/>
    <w:rsid w:val="00585B80"/>
    <w:rsid w:val="00591934"/>
    <w:rsid w:val="005924A4"/>
    <w:rsid w:val="0059258B"/>
    <w:rsid w:val="0059390C"/>
    <w:rsid w:val="0059480B"/>
    <w:rsid w:val="005A0FE8"/>
    <w:rsid w:val="005A1DC7"/>
    <w:rsid w:val="005A3362"/>
    <w:rsid w:val="005A3388"/>
    <w:rsid w:val="005A5411"/>
    <w:rsid w:val="005A6BA4"/>
    <w:rsid w:val="005A6E7F"/>
    <w:rsid w:val="005A7848"/>
    <w:rsid w:val="005B2673"/>
    <w:rsid w:val="005B356E"/>
    <w:rsid w:val="005B444A"/>
    <w:rsid w:val="005B4F2B"/>
    <w:rsid w:val="005B4F96"/>
    <w:rsid w:val="005B52BF"/>
    <w:rsid w:val="005B5D6B"/>
    <w:rsid w:val="005B6A31"/>
    <w:rsid w:val="005C10B7"/>
    <w:rsid w:val="005C44AB"/>
    <w:rsid w:val="005C63C1"/>
    <w:rsid w:val="005C7BDF"/>
    <w:rsid w:val="005D22ED"/>
    <w:rsid w:val="005D4125"/>
    <w:rsid w:val="005D67F9"/>
    <w:rsid w:val="005E0066"/>
    <w:rsid w:val="005E0877"/>
    <w:rsid w:val="005E131C"/>
    <w:rsid w:val="005E2412"/>
    <w:rsid w:val="005E3CC5"/>
    <w:rsid w:val="005E4303"/>
    <w:rsid w:val="005E7938"/>
    <w:rsid w:val="005E7A62"/>
    <w:rsid w:val="005F1121"/>
    <w:rsid w:val="005F3CC0"/>
    <w:rsid w:val="005F43B4"/>
    <w:rsid w:val="005F456C"/>
    <w:rsid w:val="005F4DFE"/>
    <w:rsid w:val="00603AFC"/>
    <w:rsid w:val="006044C0"/>
    <w:rsid w:val="00607D78"/>
    <w:rsid w:val="0061473D"/>
    <w:rsid w:val="00617283"/>
    <w:rsid w:val="0062685A"/>
    <w:rsid w:val="00626A90"/>
    <w:rsid w:val="0063257E"/>
    <w:rsid w:val="0063367C"/>
    <w:rsid w:val="0063408C"/>
    <w:rsid w:val="006353D0"/>
    <w:rsid w:val="00636124"/>
    <w:rsid w:val="00640542"/>
    <w:rsid w:val="00642D10"/>
    <w:rsid w:val="00642E20"/>
    <w:rsid w:val="006430E6"/>
    <w:rsid w:val="006435AD"/>
    <w:rsid w:val="006445B6"/>
    <w:rsid w:val="00647C9C"/>
    <w:rsid w:val="006541C2"/>
    <w:rsid w:val="006569AA"/>
    <w:rsid w:val="00660411"/>
    <w:rsid w:val="00660BDE"/>
    <w:rsid w:val="00662929"/>
    <w:rsid w:val="0066358D"/>
    <w:rsid w:val="00667759"/>
    <w:rsid w:val="00670097"/>
    <w:rsid w:val="00672258"/>
    <w:rsid w:val="006724D9"/>
    <w:rsid w:val="006729B4"/>
    <w:rsid w:val="006750B9"/>
    <w:rsid w:val="00680A7F"/>
    <w:rsid w:val="00681162"/>
    <w:rsid w:val="00681966"/>
    <w:rsid w:val="006871DA"/>
    <w:rsid w:val="0068728A"/>
    <w:rsid w:val="00690D4A"/>
    <w:rsid w:val="0069115D"/>
    <w:rsid w:val="0069351F"/>
    <w:rsid w:val="00695F3C"/>
    <w:rsid w:val="00696616"/>
    <w:rsid w:val="006A562C"/>
    <w:rsid w:val="006A70A8"/>
    <w:rsid w:val="006A75A0"/>
    <w:rsid w:val="006B03C6"/>
    <w:rsid w:val="006B0ECE"/>
    <w:rsid w:val="006B1D04"/>
    <w:rsid w:val="006B3047"/>
    <w:rsid w:val="006B58A1"/>
    <w:rsid w:val="006C06F9"/>
    <w:rsid w:val="006C3050"/>
    <w:rsid w:val="006C61B9"/>
    <w:rsid w:val="006D2FB1"/>
    <w:rsid w:val="006D46B9"/>
    <w:rsid w:val="006E0B86"/>
    <w:rsid w:val="006E392C"/>
    <w:rsid w:val="006E57C2"/>
    <w:rsid w:val="006E5BE7"/>
    <w:rsid w:val="006F18BA"/>
    <w:rsid w:val="006F4D6B"/>
    <w:rsid w:val="006F615C"/>
    <w:rsid w:val="006F68F4"/>
    <w:rsid w:val="006F7B2E"/>
    <w:rsid w:val="00700519"/>
    <w:rsid w:val="00702D88"/>
    <w:rsid w:val="007036CE"/>
    <w:rsid w:val="007051A2"/>
    <w:rsid w:val="007051EE"/>
    <w:rsid w:val="007066AE"/>
    <w:rsid w:val="007112D1"/>
    <w:rsid w:val="007145FD"/>
    <w:rsid w:val="0071715A"/>
    <w:rsid w:val="00717737"/>
    <w:rsid w:val="00724B0D"/>
    <w:rsid w:val="00725212"/>
    <w:rsid w:val="00733469"/>
    <w:rsid w:val="0073527C"/>
    <w:rsid w:val="00737EBE"/>
    <w:rsid w:val="00737F58"/>
    <w:rsid w:val="00746D27"/>
    <w:rsid w:val="0074769C"/>
    <w:rsid w:val="007513DF"/>
    <w:rsid w:val="00752B48"/>
    <w:rsid w:val="00752E16"/>
    <w:rsid w:val="00756020"/>
    <w:rsid w:val="00757A57"/>
    <w:rsid w:val="00761950"/>
    <w:rsid w:val="007638C1"/>
    <w:rsid w:val="0077478A"/>
    <w:rsid w:val="00774A0C"/>
    <w:rsid w:val="007770F7"/>
    <w:rsid w:val="0078138E"/>
    <w:rsid w:val="0078430C"/>
    <w:rsid w:val="0079022F"/>
    <w:rsid w:val="00791257"/>
    <w:rsid w:val="007913CA"/>
    <w:rsid w:val="00791590"/>
    <w:rsid w:val="0079689D"/>
    <w:rsid w:val="007A16CF"/>
    <w:rsid w:val="007A1F99"/>
    <w:rsid w:val="007A292F"/>
    <w:rsid w:val="007A4271"/>
    <w:rsid w:val="007A4E0F"/>
    <w:rsid w:val="007B4445"/>
    <w:rsid w:val="007B6D2D"/>
    <w:rsid w:val="007B6DF7"/>
    <w:rsid w:val="007C03EB"/>
    <w:rsid w:val="007C4326"/>
    <w:rsid w:val="007C695C"/>
    <w:rsid w:val="007C7391"/>
    <w:rsid w:val="007C77F1"/>
    <w:rsid w:val="007D2F48"/>
    <w:rsid w:val="007D31F9"/>
    <w:rsid w:val="007D4366"/>
    <w:rsid w:val="007E00D8"/>
    <w:rsid w:val="007E13A0"/>
    <w:rsid w:val="007E276C"/>
    <w:rsid w:val="007E2995"/>
    <w:rsid w:val="007E4A07"/>
    <w:rsid w:val="007E5FFE"/>
    <w:rsid w:val="007E6457"/>
    <w:rsid w:val="007F70F1"/>
    <w:rsid w:val="00804AD1"/>
    <w:rsid w:val="00806342"/>
    <w:rsid w:val="00812078"/>
    <w:rsid w:val="00815E3B"/>
    <w:rsid w:val="00816F3B"/>
    <w:rsid w:val="00817E5E"/>
    <w:rsid w:val="0082121E"/>
    <w:rsid w:val="008220FA"/>
    <w:rsid w:val="008271A3"/>
    <w:rsid w:val="00833787"/>
    <w:rsid w:val="00833CBE"/>
    <w:rsid w:val="00834E27"/>
    <w:rsid w:val="00837787"/>
    <w:rsid w:val="00837A0E"/>
    <w:rsid w:val="00851753"/>
    <w:rsid w:val="00852621"/>
    <w:rsid w:val="008542BF"/>
    <w:rsid w:val="008548E2"/>
    <w:rsid w:val="00866CC2"/>
    <w:rsid w:val="00870037"/>
    <w:rsid w:val="00870309"/>
    <w:rsid w:val="008747D0"/>
    <w:rsid w:val="008807D2"/>
    <w:rsid w:val="0088605B"/>
    <w:rsid w:val="00886F6D"/>
    <w:rsid w:val="00887A67"/>
    <w:rsid w:val="008910F1"/>
    <w:rsid w:val="008922AE"/>
    <w:rsid w:val="008936BB"/>
    <w:rsid w:val="008953F1"/>
    <w:rsid w:val="00895C4E"/>
    <w:rsid w:val="008A01D3"/>
    <w:rsid w:val="008A2F43"/>
    <w:rsid w:val="008A5242"/>
    <w:rsid w:val="008A5436"/>
    <w:rsid w:val="008A5961"/>
    <w:rsid w:val="008A68AD"/>
    <w:rsid w:val="008B0CA2"/>
    <w:rsid w:val="008B2DFD"/>
    <w:rsid w:val="008B3BDA"/>
    <w:rsid w:val="008B400B"/>
    <w:rsid w:val="008B4BE6"/>
    <w:rsid w:val="008B5D96"/>
    <w:rsid w:val="008B654B"/>
    <w:rsid w:val="008C733A"/>
    <w:rsid w:val="008C7A93"/>
    <w:rsid w:val="008D0811"/>
    <w:rsid w:val="008D198A"/>
    <w:rsid w:val="008D3861"/>
    <w:rsid w:val="008D5054"/>
    <w:rsid w:val="008D5131"/>
    <w:rsid w:val="008D5E85"/>
    <w:rsid w:val="008D7CC6"/>
    <w:rsid w:val="008E0A3C"/>
    <w:rsid w:val="008E10C0"/>
    <w:rsid w:val="008E1725"/>
    <w:rsid w:val="008E18FD"/>
    <w:rsid w:val="008E1958"/>
    <w:rsid w:val="008E2602"/>
    <w:rsid w:val="008E3782"/>
    <w:rsid w:val="008E55DC"/>
    <w:rsid w:val="008F4C12"/>
    <w:rsid w:val="008F5DF6"/>
    <w:rsid w:val="008F7BB8"/>
    <w:rsid w:val="00900573"/>
    <w:rsid w:val="009015A8"/>
    <w:rsid w:val="00901E31"/>
    <w:rsid w:val="009123F2"/>
    <w:rsid w:val="0091291A"/>
    <w:rsid w:val="00913C1E"/>
    <w:rsid w:val="00913C81"/>
    <w:rsid w:val="00915B46"/>
    <w:rsid w:val="00921401"/>
    <w:rsid w:val="0092322C"/>
    <w:rsid w:val="0092691B"/>
    <w:rsid w:val="00927F05"/>
    <w:rsid w:val="00931DE5"/>
    <w:rsid w:val="00932D10"/>
    <w:rsid w:val="009340AF"/>
    <w:rsid w:val="009341A4"/>
    <w:rsid w:val="00936299"/>
    <w:rsid w:val="009403CA"/>
    <w:rsid w:val="00942491"/>
    <w:rsid w:val="00944C3D"/>
    <w:rsid w:val="0095077A"/>
    <w:rsid w:val="009507A8"/>
    <w:rsid w:val="0095212B"/>
    <w:rsid w:val="0095322C"/>
    <w:rsid w:val="00954BE5"/>
    <w:rsid w:val="009554E0"/>
    <w:rsid w:val="009609F6"/>
    <w:rsid w:val="00965A29"/>
    <w:rsid w:val="00965E74"/>
    <w:rsid w:val="0097348C"/>
    <w:rsid w:val="00980589"/>
    <w:rsid w:val="009814CC"/>
    <w:rsid w:val="00981883"/>
    <w:rsid w:val="00982B13"/>
    <w:rsid w:val="00983104"/>
    <w:rsid w:val="009834FB"/>
    <w:rsid w:val="00983840"/>
    <w:rsid w:val="00983911"/>
    <w:rsid w:val="009941FC"/>
    <w:rsid w:val="00996059"/>
    <w:rsid w:val="009A0CF3"/>
    <w:rsid w:val="009A40DB"/>
    <w:rsid w:val="009A5C1D"/>
    <w:rsid w:val="009A6CC4"/>
    <w:rsid w:val="009B18C9"/>
    <w:rsid w:val="009B1B04"/>
    <w:rsid w:val="009B7E25"/>
    <w:rsid w:val="009C1430"/>
    <w:rsid w:val="009C16A7"/>
    <w:rsid w:val="009C1E8D"/>
    <w:rsid w:val="009C476D"/>
    <w:rsid w:val="009C6CE4"/>
    <w:rsid w:val="009D0407"/>
    <w:rsid w:val="009D0D69"/>
    <w:rsid w:val="009D3CFE"/>
    <w:rsid w:val="009D62FF"/>
    <w:rsid w:val="009D75E6"/>
    <w:rsid w:val="009E237E"/>
    <w:rsid w:val="009E2DC2"/>
    <w:rsid w:val="009E51A6"/>
    <w:rsid w:val="009E7111"/>
    <w:rsid w:val="009F0086"/>
    <w:rsid w:val="009F1401"/>
    <w:rsid w:val="009F15DC"/>
    <w:rsid w:val="009F6EEF"/>
    <w:rsid w:val="009F770E"/>
    <w:rsid w:val="00A0018F"/>
    <w:rsid w:val="00A01952"/>
    <w:rsid w:val="00A02BE0"/>
    <w:rsid w:val="00A04678"/>
    <w:rsid w:val="00A05586"/>
    <w:rsid w:val="00A0705C"/>
    <w:rsid w:val="00A10670"/>
    <w:rsid w:val="00A15DEB"/>
    <w:rsid w:val="00A16989"/>
    <w:rsid w:val="00A17EFC"/>
    <w:rsid w:val="00A23BAA"/>
    <w:rsid w:val="00A23FF0"/>
    <w:rsid w:val="00A243C1"/>
    <w:rsid w:val="00A26BCA"/>
    <w:rsid w:val="00A27995"/>
    <w:rsid w:val="00A32270"/>
    <w:rsid w:val="00A32CB8"/>
    <w:rsid w:val="00A32E10"/>
    <w:rsid w:val="00A33635"/>
    <w:rsid w:val="00A348C2"/>
    <w:rsid w:val="00A4222D"/>
    <w:rsid w:val="00A42DF5"/>
    <w:rsid w:val="00A443B4"/>
    <w:rsid w:val="00A4523A"/>
    <w:rsid w:val="00A47E16"/>
    <w:rsid w:val="00A50DA9"/>
    <w:rsid w:val="00A54B11"/>
    <w:rsid w:val="00A60336"/>
    <w:rsid w:val="00A62DB7"/>
    <w:rsid w:val="00A65298"/>
    <w:rsid w:val="00A67ED0"/>
    <w:rsid w:val="00A70B9D"/>
    <w:rsid w:val="00A71B61"/>
    <w:rsid w:val="00A72342"/>
    <w:rsid w:val="00A72BDA"/>
    <w:rsid w:val="00A7374F"/>
    <w:rsid w:val="00A739AC"/>
    <w:rsid w:val="00A8031A"/>
    <w:rsid w:val="00A80C3B"/>
    <w:rsid w:val="00A8630E"/>
    <w:rsid w:val="00A90A5E"/>
    <w:rsid w:val="00A90F02"/>
    <w:rsid w:val="00A92DBB"/>
    <w:rsid w:val="00A9464F"/>
    <w:rsid w:val="00A949AF"/>
    <w:rsid w:val="00A97063"/>
    <w:rsid w:val="00AA0379"/>
    <w:rsid w:val="00AA1B28"/>
    <w:rsid w:val="00AA210F"/>
    <w:rsid w:val="00AA2D08"/>
    <w:rsid w:val="00AA2E08"/>
    <w:rsid w:val="00AA4863"/>
    <w:rsid w:val="00AA6D88"/>
    <w:rsid w:val="00AA769F"/>
    <w:rsid w:val="00AA7D6B"/>
    <w:rsid w:val="00AB32E5"/>
    <w:rsid w:val="00AB3378"/>
    <w:rsid w:val="00AB573D"/>
    <w:rsid w:val="00AB5FAA"/>
    <w:rsid w:val="00AB6298"/>
    <w:rsid w:val="00AB718C"/>
    <w:rsid w:val="00AB794E"/>
    <w:rsid w:val="00AC0061"/>
    <w:rsid w:val="00AC2FE2"/>
    <w:rsid w:val="00AC748C"/>
    <w:rsid w:val="00AD4429"/>
    <w:rsid w:val="00AD591B"/>
    <w:rsid w:val="00AD5C7A"/>
    <w:rsid w:val="00AD7977"/>
    <w:rsid w:val="00AE0802"/>
    <w:rsid w:val="00AE4932"/>
    <w:rsid w:val="00AF1198"/>
    <w:rsid w:val="00AF32AC"/>
    <w:rsid w:val="00AF41A8"/>
    <w:rsid w:val="00AF5559"/>
    <w:rsid w:val="00AF5957"/>
    <w:rsid w:val="00AF5DBE"/>
    <w:rsid w:val="00AF7255"/>
    <w:rsid w:val="00B010B7"/>
    <w:rsid w:val="00B1124E"/>
    <w:rsid w:val="00B12500"/>
    <w:rsid w:val="00B143DE"/>
    <w:rsid w:val="00B151D6"/>
    <w:rsid w:val="00B156BC"/>
    <w:rsid w:val="00B17093"/>
    <w:rsid w:val="00B17BB5"/>
    <w:rsid w:val="00B31C32"/>
    <w:rsid w:val="00B36483"/>
    <w:rsid w:val="00B41593"/>
    <w:rsid w:val="00B43C5B"/>
    <w:rsid w:val="00B4566B"/>
    <w:rsid w:val="00B462AB"/>
    <w:rsid w:val="00B462AF"/>
    <w:rsid w:val="00B46761"/>
    <w:rsid w:val="00B47D96"/>
    <w:rsid w:val="00B56598"/>
    <w:rsid w:val="00B5775B"/>
    <w:rsid w:val="00B63AC4"/>
    <w:rsid w:val="00B63F07"/>
    <w:rsid w:val="00B706F9"/>
    <w:rsid w:val="00B715B0"/>
    <w:rsid w:val="00B756C4"/>
    <w:rsid w:val="00B7575F"/>
    <w:rsid w:val="00B801CE"/>
    <w:rsid w:val="00B81EED"/>
    <w:rsid w:val="00B82D54"/>
    <w:rsid w:val="00B834DB"/>
    <w:rsid w:val="00B8508E"/>
    <w:rsid w:val="00B860B4"/>
    <w:rsid w:val="00B90958"/>
    <w:rsid w:val="00B91943"/>
    <w:rsid w:val="00B9546E"/>
    <w:rsid w:val="00B965DB"/>
    <w:rsid w:val="00B96A32"/>
    <w:rsid w:val="00BA0BD2"/>
    <w:rsid w:val="00BB6803"/>
    <w:rsid w:val="00BB6968"/>
    <w:rsid w:val="00BB6A52"/>
    <w:rsid w:val="00BB6EB0"/>
    <w:rsid w:val="00BC0A9D"/>
    <w:rsid w:val="00BC275E"/>
    <w:rsid w:val="00BC578D"/>
    <w:rsid w:val="00BE094B"/>
    <w:rsid w:val="00BE21B3"/>
    <w:rsid w:val="00BE364C"/>
    <w:rsid w:val="00BE5E31"/>
    <w:rsid w:val="00BE7D1A"/>
    <w:rsid w:val="00BF08D1"/>
    <w:rsid w:val="00BF36B6"/>
    <w:rsid w:val="00BF3CFE"/>
    <w:rsid w:val="00BF4276"/>
    <w:rsid w:val="00BF5730"/>
    <w:rsid w:val="00BF6142"/>
    <w:rsid w:val="00C00AA9"/>
    <w:rsid w:val="00C02BE6"/>
    <w:rsid w:val="00C02D78"/>
    <w:rsid w:val="00C04861"/>
    <w:rsid w:val="00C07E37"/>
    <w:rsid w:val="00C11909"/>
    <w:rsid w:val="00C13B95"/>
    <w:rsid w:val="00C146C6"/>
    <w:rsid w:val="00C16F13"/>
    <w:rsid w:val="00C179BD"/>
    <w:rsid w:val="00C17CF7"/>
    <w:rsid w:val="00C209CE"/>
    <w:rsid w:val="00C227D3"/>
    <w:rsid w:val="00C23316"/>
    <w:rsid w:val="00C24A40"/>
    <w:rsid w:val="00C26F9E"/>
    <w:rsid w:val="00C27069"/>
    <w:rsid w:val="00C3139A"/>
    <w:rsid w:val="00C31D63"/>
    <w:rsid w:val="00C3502C"/>
    <w:rsid w:val="00C35233"/>
    <w:rsid w:val="00C40073"/>
    <w:rsid w:val="00C406AC"/>
    <w:rsid w:val="00C411B6"/>
    <w:rsid w:val="00C42030"/>
    <w:rsid w:val="00C43370"/>
    <w:rsid w:val="00C469B2"/>
    <w:rsid w:val="00C518A9"/>
    <w:rsid w:val="00C52818"/>
    <w:rsid w:val="00C566E2"/>
    <w:rsid w:val="00C574A6"/>
    <w:rsid w:val="00C6326F"/>
    <w:rsid w:val="00C65908"/>
    <w:rsid w:val="00C67E40"/>
    <w:rsid w:val="00C71FBD"/>
    <w:rsid w:val="00C727E8"/>
    <w:rsid w:val="00C77AB1"/>
    <w:rsid w:val="00C8049B"/>
    <w:rsid w:val="00C8426D"/>
    <w:rsid w:val="00C96B9C"/>
    <w:rsid w:val="00CA0F4D"/>
    <w:rsid w:val="00CB2E66"/>
    <w:rsid w:val="00CB4A2E"/>
    <w:rsid w:val="00CB7D49"/>
    <w:rsid w:val="00CC1ADB"/>
    <w:rsid w:val="00CC53E8"/>
    <w:rsid w:val="00CC6088"/>
    <w:rsid w:val="00CC61C2"/>
    <w:rsid w:val="00CD0FB6"/>
    <w:rsid w:val="00CD695E"/>
    <w:rsid w:val="00CE0A82"/>
    <w:rsid w:val="00CE2274"/>
    <w:rsid w:val="00CE4041"/>
    <w:rsid w:val="00CE525E"/>
    <w:rsid w:val="00CE6096"/>
    <w:rsid w:val="00CF0700"/>
    <w:rsid w:val="00CF61CC"/>
    <w:rsid w:val="00CF6B0C"/>
    <w:rsid w:val="00CF7B2A"/>
    <w:rsid w:val="00D062D3"/>
    <w:rsid w:val="00D14CCE"/>
    <w:rsid w:val="00D2242B"/>
    <w:rsid w:val="00D22867"/>
    <w:rsid w:val="00D310A1"/>
    <w:rsid w:val="00D344DA"/>
    <w:rsid w:val="00D368AF"/>
    <w:rsid w:val="00D40AE6"/>
    <w:rsid w:val="00D44BF3"/>
    <w:rsid w:val="00D4508C"/>
    <w:rsid w:val="00D45159"/>
    <w:rsid w:val="00D46ACF"/>
    <w:rsid w:val="00D47F0A"/>
    <w:rsid w:val="00D53036"/>
    <w:rsid w:val="00D54A0D"/>
    <w:rsid w:val="00D56BFD"/>
    <w:rsid w:val="00D572CA"/>
    <w:rsid w:val="00D62581"/>
    <w:rsid w:val="00D63144"/>
    <w:rsid w:val="00D63E81"/>
    <w:rsid w:val="00D657F0"/>
    <w:rsid w:val="00D66F2F"/>
    <w:rsid w:val="00D701AD"/>
    <w:rsid w:val="00D71A8E"/>
    <w:rsid w:val="00D77AD4"/>
    <w:rsid w:val="00D804EE"/>
    <w:rsid w:val="00D83C77"/>
    <w:rsid w:val="00D84996"/>
    <w:rsid w:val="00D8710A"/>
    <w:rsid w:val="00D91DC8"/>
    <w:rsid w:val="00D933FB"/>
    <w:rsid w:val="00D93521"/>
    <w:rsid w:val="00D96691"/>
    <w:rsid w:val="00DA3A0B"/>
    <w:rsid w:val="00DA6488"/>
    <w:rsid w:val="00DA69EB"/>
    <w:rsid w:val="00DA6C60"/>
    <w:rsid w:val="00DA7E8A"/>
    <w:rsid w:val="00DB1150"/>
    <w:rsid w:val="00DB290C"/>
    <w:rsid w:val="00DB34EF"/>
    <w:rsid w:val="00DB3A1D"/>
    <w:rsid w:val="00DB78E9"/>
    <w:rsid w:val="00DB7E73"/>
    <w:rsid w:val="00DC0F76"/>
    <w:rsid w:val="00DC6F14"/>
    <w:rsid w:val="00DC7973"/>
    <w:rsid w:val="00DD1460"/>
    <w:rsid w:val="00DD53F2"/>
    <w:rsid w:val="00DE2823"/>
    <w:rsid w:val="00DE3BC8"/>
    <w:rsid w:val="00DE4256"/>
    <w:rsid w:val="00DE7D8F"/>
    <w:rsid w:val="00DF3933"/>
    <w:rsid w:val="00DF39E1"/>
    <w:rsid w:val="00E01393"/>
    <w:rsid w:val="00E017C2"/>
    <w:rsid w:val="00E13995"/>
    <w:rsid w:val="00E13D95"/>
    <w:rsid w:val="00E1515E"/>
    <w:rsid w:val="00E17481"/>
    <w:rsid w:val="00E20E72"/>
    <w:rsid w:val="00E2297D"/>
    <w:rsid w:val="00E26DF8"/>
    <w:rsid w:val="00E27E96"/>
    <w:rsid w:val="00E405A1"/>
    <w:rsid w:val="00E411A6"/>
    <w:rsid w:val="00E41BA7"/>
    <w:rsid w:val="00E41DCD"/>
    <w:rsid w:val="00E44180"/>
    <w:rsid w:val="00E448D3"/>
    <w:rsid w:val="00E516F5"/>
    <w:rsid w:val="00E53017"/>
    <w:rsid w:val="00E567C7"/>
    <w:rsid w:val="00E57A8B"/>
    <w:rsid w:val="00E605CE"/>
    <w:rsid w:val="00E628AE"/>
    <w:rsid w:val="00E64FF6"/>
    <w:rsid w:val="00E66673"/>
    <w:rsid w:val="00E70241"/>
    <w:rsid w:val="00E7310B"/>
    <w:rsid w:val="00E73A24"/>
    <w:rsid w:val="00E752D7"/>
    <w:rsid w:val="00E80832"/>
    <w:rsid w:val="00E82D43"/>
    <w:rsid w:val="00E83155"/>
    <w:rsid w:val="00E83372"/>
    <w:rsid w:val="00E860FA"/>
    <w:rsid w:val="00E90B68"/>
    <w:rsid w:val="00E92ED8"/>
    <w:rsid w:val="00E9390F"/>
    <w:rsid w:val="00E956F5"/>
    <w:rsid w:val="00E964DF"/>
    <w:rsid w:val="00E97F40"/>
    <w:rsid w:val="00EA07D2"/>
    <w:rsid w:val="00EA1C99"/>
    <w:rsid w:val="00EB12F3"/>
    <w:rsid w:val="00EB325D"/>
    <w:rsid w:val="00EB32DD"/>
    <w:rsid w:val="00EB47AB"/>
    <w:rsid w:val="00EB4D8C"/>
    <w:rsid w:val="00EB5600"/>
    <w:rsid w:val="00EC0267"/>
    <w:rsid w:val="00EC22E1"/>
    <w:rsid w:val="00EC2390"/>
    <w:rsid w:val="00EC2D72"/>
    <w:rsid w:val="00EC62C4"/>
    <w:rsid w:val="00ED1125"/>
    <w:rsid w:val="00ED2C51"/>
    <w:rsid w:val="00ED38DE"/>
    <w:rsid w:val="00EE4E24"/>
    <w:rsid w:val="00EE67F9"/>
    <w:rsid w:val="00EE734C"/>
    <w:rsid w:val="00EF08AC"/>
    <w:rsid w:val="00EF6FBA"/>
    <w:rsid w:val="00F002DE"/>
    <w:rsid w:val="00F01D8A"/>
    <w:rsid w:val="00F02A78"/>
    <w:rsid w:val="00F05D86"/>
    <w:rsid w:val="00F11896"/>
    <w:rsid w:val="00F11D70"/>
    <w:rsid w:val="00F13A5F"/>
    <w:rsid w:val="00F27711"/>
    <w:rsid w:val="00F31E4C"/>
    <w:rsid w:val="00F34100"/>
    <w:rsid w:val="00F34494"/>
    <w:rsid w:val="00F35539"/>
    <w:rsid w:val="00F36F5E"/>
    <w:rsid w:val="00F37949"/>
    <w:rsid w:val="00F410E6"/>
    <w:rsid w:val="00F4375A"/>
    <w:rsid w:val="00F44975"/>
    <w:rsid w:val="00F4779C"/>
    <w:rsid w:val="00F4790E"/>
    <w:rsid w:val="00F52584"/>
    <w:rsid w:val="00F553AB"/>
    <w:rsid w:val="00F5709B"/>
    <w:rsid w:val="00F57827"/>
    <w:rsid w:val="00F60875"/>
    <w:rsid w:val="00F620C3"/>
    <w:rsid w:val="00F62C74"/>
    <w:rsid w:val="00F65FE8"/>
    <w:rsid w:val="00F7003B"/>
    <w:rsid w:val="00F7309D"/>
    <w:rsid w:val="00F74E88"/>
    <w:rsid w:val="00F875A1"/>
    <w:rsid w:val="00F92BFC"/>
    <w:rsid w:val="00F940B0"/>
    <w:rsid w:val="00F9534F"/>
    <w:rsid w:val="00F95924"/>
    <w:rsid w:val="00F95CC5"/>
    <w:rsid w:val="00F97506"/>
    <w:rsid w:val="00FA25BE"/>
    <w:rsid w:val="00FA40C6"/>
    <w:rsid w:val="00FB5602"/>
    <w:rsid w:val="00FB6294"/>
    <w:rsid w:val="00FC0F48"/>
    <w:rsid w:val="00FC2289"/>
    <w:rsid w:val="00FC5860"/>
    <w:rsid w:val="00FC6C0F"/>
    <w:rsid w:val="00FD1AFC"/>
    <w:rsid w:val="00FD5AA9"/>
    <w:rsid w:val="00FE09CA"/>
    <w:rsid w:val="00FE3AE9"/>
    <w:rsid w:val="00FE56E2"/>
    <w:rsid w:val="00FE5767"/>
    <w:rsid w:val="00FE61EC"/>
    <w:rsid w:val="00FF074A"/>
    <w:rsid w:val="00FF14C3"/>
    <w:rsid w:val="00FF5ECA"/>
    <w:rsid w:val="00FF77AC"/>
  </w:rsids>
  <m:mathPr>
    <m:mathFont m:val="Cambria Math"/>
    <m:brkBin m:val="before"/>
    <m:brkBinSub m:val="--"/>
    <m:smallFrac m:val="0"/>
    <m:dispDef/>
    <m:lMargin m:val="0"/>
    <m:rMargin m:val="0"/>
    <m:defJc m:val="centerGroup"/>
    <m:wrapIndent m:val="1440"/>
    <m:intLim m:val="subSup"/>
    <m:naryLim m:val="undOvr"/>
  </m:mathPr>
  <w:themeFontLang w:val="en-F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A41A1F6"/>
  <w15:chartTrackingRefBased/>
  <w15:docId w15:val="{8FDA9239-9353-4B59-84B6-54350590F0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FI" w:eastAsia="en-FI"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lang w:val="fi-FI" w:eastAsia="en-US"/>
    </w:rPr>
  </w:style>
  <w:style w:type="paragraph" w:styleId="Heading1">
    <w:name w:val="heading 1"/>
    <w:basedOn w:val="Normal"/>
    <w:next w:val="Normal"/>
    <w:qFormat/>
    <w:pPr>
      <w:keepNext/>
      <w:numPr>
        <w:numId w:val="3"/>
      </w:numPr>
      <w:spacing w:before="240" w:after="60"/>
      <w:outlineLvl w:val="0"/>
    </w:pPr>
    <w:rPr>
      <w:rFonts w:ascii="Arial" w:hAnsi="Arial" w:cs="Arial"/>
      <w:b/>
      <w:bCs/>
      <w:caps/>
      <w:kern w:val="32"/>
      <w:sz w:val="32"/>
      <w:szCs w:val="32"/>
    </w:rPr>
  </w:style>
  <w:style w:type="paragraph" w:styleId="Heading2">
    <w:name w:val="heading 2"/>
    <w:basedOn w:val="Normal"/>
    <w:next w:val="Normal"/>
    <w:qFormat/>
    <w:pPr>
      <w:keepNext/>
      <w:numPr>
        <w:ilvl w:val="1"/>
        <w:numId w:val="3"/>
      </w:numPr>
      <w:spacing w:before="240" w:after="60"/>
      <w:outlineLvl w:val="1"/>
    </w:pPr>
    <w:rPr>
      <w:rFonts w:ascii="Arial" w:hAnsi="Arial" w:cs="Arial"/>
      <w:b/>
      <w:bCs/>
      <w:sz w:val="26"/>
      <w:szCs w:val="26"/>
    </w:rPr>
  </w:style>
  <w:style w:type="paragraph" w:styleId="Heading3">
    <w:name w:val="heading 3"/>
    <w:basedOn w:val="Normal"/>
    <w:next w:val="Normal"/>
    <w:qFormat/>
    <w:pPr>
      <w:keepNext/>
      <w:numPr>
        <w:ilvl w:val="2"/>
        <w:numId w:val="3"/>
      </w:numPr>
      <w:outlineLvl w:val="2"/>
    </w:pPr>
    <w:rPr>
      <w:b/>
      <w:bCs/>
    </w:rPr>
  </w:style>
  <w:style w:type="paragraph" w:styleId="Heading4">
    <w:name w:val="heading 4"/>
    <w:basedOn w:val="Normal"/>
    <w:next w:val="Normal"/>
    <w:qFormat/>
    <w:pPr>
      <w:keepNext/>
      <w:numPr>
        <w:ilvl w:val="3"/>
        <w:numId w:val="3"/>
      </w:numPr>
      <w:outlineLvl w:val="3"/>
    </w:pPr>
    <w:rPr>
      <w:b/>
      <w:bCs/>
      <w:sz w:val="26"/>
      <w:szCs w:val="26"/>
    </w:rPr>
  </w:style>
  <w:style w:type="paragraph" w:styleId="Heading5">
    <w:name w:val="heading 5"/>
    <w:basedOn w:val="Normal"/>
    <w:next w:val="Normal"/>
    <w:qFormat/>
    <w:pPr>
      <w:keepNext/>
      <w:numPr>
        <w:ilvl w:val="4"/>
        <w:numId w:val="3"/>
      </w:numPr>
      <w:spacing w:line="360" w:lineRule="auto"/>
      <w:jc w:val="center"/>
      <w:outlineLvl w:val="4"/>
    </w:pPr>
    <w:rPr>
      <w:sz w:val="32"/>
      <w:szCs w:val="32"/>
    </w:rPr>
  </w:style>
  <w:style w:type="paragraph" w:styleId="Heading6">
    <w:name w:val="heading 6"/>
    <w:basedOn w:val="Normal"/>
    <w:next w:val="Normal"/>
    <w:qFormat/>
    <w:pPr>
      <w:keepNext/>
      <w:numPr>
        <w:ilvl w:val="5"/>
        <w:numId w:val="3"/>
      </w:numPr>
      <w:spacing w:line="360" w:lineRule="auto"/>
      <w:jc w:val="center"/>
      <w:outlineLvl w:val="5"/>
    </w:pPr>
    <w:rPr>
      <w:sz w:val="28"/>
      <w:szCs w:val="28"/>
    </w:rPr>
  </w:style>
  <w:style w:type="paragraph" w:styleId="Heading7">
    <w:name w:val="heading 7"/>
    <w:basedOn w:val="Normal"/>
    <w:next w:val="Normal"/>
    <w:qFormat/>
    <w:pPr>
      <w:numPr>
        <w:ilvl w:val="6"/>
        <w:numId w:val="3"/>
      </w:numPr>
      <w:spacing w:before="240" w:after="60"/>
      <w:outlineLvl w:val="6"/>
    </w:pPr>
  </w:style>
  <w:style w:type="paragraph" w:styleId="Heading8">
    <w:name w:val="heading 8"/>
    <w:basedOn w:val="Normal"/>
    <w:next w:val="Normal"/>
    <w:qFormat/>
    <w:pPr>
      <w:numPr>
        <w:ilvl w:val="7"/>
        <w:numId w:val="3"/>
      </w:numPr>
      <w:spacing w:before="240" w:after="60"/>
      <w:outlineLvl w:val="7"/>
    </w:pPr>
    <w:rPr>
      <w:i/>
      <w:iCs/>
    </w:rPr>
  </w:style>
  <w:style w:type="paragraph" w:styleId="Heading9">
    <w:name w:val="heading 9"/>
    <w:basedOn w:val="Normal"/>
    <w:next w:val="Normal"/>
    <w:qFormat/>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pPr>
      <w:spacing w:line="360" w:lineRule="auto"/>
      <w:jc w:val="both"/>
    </w:pPr>
  </w:style>
  <w:style w:type="character" w:styleId="Hyperlink">
    <w:name w:val="Hyperlink"/>
    <w:rPr>
      <w:color w:val="0000FF"/>
      <w:u w:val="single"/>
    </w:r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style>
  <w:style w:type="paragraph" w:styleId="TOC1">
    <w:name w:val="toc 1"/>
    <w:basedOn w:val="Normal"/>
    <w:next w:val="Normal"/>
    <w:autoRedefine/>
    <w:semiHidden/>
    <w:rsid w:val="009403CA"/>
    <w:pPr>
      <w:tabs>
        <w:tab w:val="left" w:pos="480"/>
        <w:tab w:val="right" w:leader="dot" w:pos="8820"/>
      </w:tabs>
      <w:spacing w:before="120" w:after="120" w:line="360" w:lineRule="auto"/>
    </w:pPr>
    <w:rPr>
      <w:rFonts w:ascii="Arial" w:hAnsi="Arial" w:cs="Arial"/>
      <w:b/>
      <w:bCs/>
      <w:caps/>
      <w:noProof/>
    </w:rPr>
  </w:style>
  <w:style w:type="paragraph" w:styleId="TOC2">
    <w:name w:val="toc 2"/>
    <w:basedOn w:val="Normal"/>
    <w:next w:val="Normal"/>
    <w:autoRedefine/>
    <w:semiHidden/>
    <w:rsid w:val="009403CA"/>
    <w:pPr>
      <w:tabs>
        <w:tab w:val="left" w:pos="960"/>
        <w:tab w:val="right" w:leader="dot" w:pos="8820"/>
      </w:tabs>
      <w:spacing w:line="360" w:lineRule="auto"/>
      <w:ind w:left="238"/>
    </w:pPr>
    <w:rPr>
      <w:smallCaps/>
    </w:rPr>
  </w:style>
  <w:style w:type="paragraph" w:styleId="TOC3">
    <w:name w:val="toc 3"/>
    <w:basedOn w:val="Normal"/>
    <w:next w:val="Normal"/>
    <w:autoRedefine/>
    <w:semiHidden/>
    <w:pPr>
      <w:ind w:left="480"/>
    </w:pPr>
    <w:rPr>
      <w:i/>
      <w:iCs/>
    </w:r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Footer">
    <w:name w:val="footer"/>
    <w:basedOn w:val="Normal"/>
    <w:pPr>
      <w:tabs>
        <w:tab w:val="center" w:pos="4819"/>
        <w:tab w:val="right" w:pos="9638"/>
      </w:tabs>
    </w:pPr>
  </w:style>
  <w:style w:type="character" w:styleId="PageNumber">
    <w:name w:val="page number"/>
    <w:basedOn w:val="DefaultParagraphFont"/>
  </w:style>
  <w:style w:type="paragraph" w:styleId="Header">
    <w:name w:val="header"/>
    <w:basedOn w:val="Normal"/>
    <w:pPr>
      <w:tabs>
        <w:tab w:val="center" w:pos="4819"/>
        <w:tab w:val="right" w:pos="9638"/>
      </w:tabs>
    </w:pPr>
  </w:style>
  <w:style w:type="paragraph" w:styleId="Title">
    <w:name w:val="Title"/>
    <w:basedOn w:val="Normal"/>
    <w:qFormat/>
    <w:pPr>
      <w:spacing w:line="360" w:lineRule="auto"/>
      <w:jc w:val="center"/>
    </w:pPr>
    <w:rPr>
      <w:rFonts w:ascii="Arial" w:hAnsi="Arial" w:cs="Arial"/>
      <w:b/>
      <w:bCs/>
      <w:sz w:val="28"/>
      <w:szCs w:val="28"/>
    </w:rPr>
  </w:style>
  <w:style w:type="paragraph" w:styleId="PlainText">
    <w:name w:val="Plain Text"/>
    <w:basedOn w:val="Normal"/>
    <w:rPr>
      <w:rFonts w:ascii="Courier New" w:hAnsi="Courier New" w:cs="Courier New"/>
      <w:sz w:val="20"/>
      <w:szCs w:val="20"/>
    </w:rPr>
  </w:style>
  <w:style w:type="character" w:styleId="FollowedHyperlink">
    <w:name w:val="FollowedHyperlink"/>
    <w:rPr>
      <w:color w:val="800080"/>
      <w:u w:val="single"/>
    </w:rPr>
  </w:style>
  <w:style w:type="paragraph" w:customStyle="1" w:styleId="Oletus">
    <w:name w:val="Oletus"/>
    <w:pPr>
      <w:widowControl w:val="0"/>
      <w:autoSpaceDE w:val="0"/>
      <w:autoSpaceDN w:val="0"/>
      <w:adjustRightInd w:val="0"/>
      <w:spacing w:line="360" w:lineRule="auto"/>
    </w:pPr>
    <w:rPr>
      <w:sz w:val="24"/>
      <w:szCs w:val="24"/>
      <w:lang w:val="en-US"/>
    </w:rPr>
  </w:style>
  <w:style w:type="paragraph" w:customStyle="1" w:styleId="font5">
    <w:name w:val="font5"/>
    <w:basedOn w:val="Normal"/>
    <w:pPr>
      <w:spacing w:before="100" w:beforeAutospacing="1" w:after="100" w:afterAutospacing="1"/>
    </w:pPr>
    <w:rPr>
      <w:rFonts w:ascii="Arial" w:hAnsi="Arial" w:cs="Arial"/>
      <w:b/>
      <w:bCs/>
      <w:sz w:val="20"/>
      <w:szCs w:val="20"/>
    </w:rPr>
  </w:style>
  <w:style w:type="paragraph" w:customStyle="1" w:styleId="font6">
    <w:name w:val="font6"/>
    <w:basedOn w:val="Normal"/>
    <w:pPr>
      <w:spacing w:before="100" w:beforeAutospacing="1" w:after="100" w:afterAutospacing="1"/>
    </w:pPr>
    <w:rPr>
      <w:rFonts w:ascii="Arial" w:hAnsi="Arial" w:cs="Arial"/>
      <w:sz w:val="14"/>
      <w:szCs w:val="14"/>
    </w:rPr>
  </w:style>
  <w:style w:type="paragraph" w:customStyle="1" w:styleId="xl24">
    <w:name w:val="xl24"/>
    <w:basedOn w:val="Normal"/>
    <w:pPr>
      <w:pBdr>
        <w:left w:val="single" w:sz="4" w:space="0" w:color="auto"/>
      </w:pBdr>
      <w:shd w:val="clear" w:color="auto" w:fill="FFFFFF"/>
      <w:spacing w:before="100" w:beforeAutospacing="1" w:after="100" w:afterAutospacing="1"/>
      <w:jc w:val="center"/>
    </w:pPr>
    <w:rPr>
      <w:rFonts w:ascii="Arial" w:hAnsi="Arial" w:cs="Arial"/>
      <w:b/>
      <w:bCs/>
      <w:color w:val="000000"/>
    </w:rPr>
  </w:style>
  <w:style w:type="paragraph" w:customStyle="1" w:styleId="xl25">
    <w:name w:val="xl25"/>
    <w:basedOn w:val="Normal"/>
    <w:pPr>
      <w:shd w:val="clear" w:color="auto" w:fill="FFFFFF"/>
      <w:spacing w:before="100" w:beforeAutospacing="1" w:after="100" w:afterAutospacing="1"/>
      <w:jc w:val="center"/>
    </w:pPr>
    <w:rPr>
      <w:rFonts w:ascii="Arial" w:hAnsi="Arial" w:cs="Arial"/>
      <w:b/>
      <w:bCs/>
      <w:color w:val="000000"/>
    </w:rPr>
  </w:style>
  <w:style w:type="paragraph" w:customStyle="1" w:styleId="xl26">
    <w:name w:val="xl26"/>
    <w:basedOn w:val="Normal"/>
    <w:pPr>
      <w:pBdr>
        <w:left w:val="single" w:sz="4" w:space="0" w:color="auto"/>
      </w:pBdr>
      <w:spacing w:before="100" w:beforeAutospacing="1" w:after="100" w:afterAutospacing="1"/>
    </w:pPr>
  </w:style>
  <w:style w:type="paragraph" w:customStyle="1" w:styleId="xl27">
    <w:name w:val="xl27"/>
    <w:basedOn w:val="Normal"/>
    <w:pPr>
      <w:pBdr>
        <w:right w:val="single" w:sz="4" w:space="0" w:color="auto"/>
      </w:pBdr>
      <w:spacing w:before="100" w:beforeAutospacing="1" w:after="100" w:afterAutospacing="1"/>
    </w:pPr>
  </w:style>
  <w:style w:type="paragraph" w:customStyle="1" w:styleId="xl28">
    <w:name w:val="xl28"/>
    <w:basedOn w:val="Normal"/>
    <w:pPr>
      <w:spacing w:before="100" w:beforeAutospacing="1" w:after="100" w:afterAutospacing="1"/>
      <w:jc w:val="center"/>
    </w:pPr>
    <w:rPr>
      <w:rFonts w:ascii="Arial" w:hAnsi="Arial" w:cs="Arial"/>
      <w:b/>
      <w:bCs/>
    </w:rPr>
  </w:style>
  <w:style w:type="paragraph" w:customStyle="1" w:styleId="xl29">
    <w:name w:val="xl29"/>
    <w:basedOn w:val="Normal"/>
    <w:pPr>
      <w:pBdr>
        <w:left w:val="single" w:sz="4" w:space="0" w:color="auto"/>
      </w:pBdr>
      <w:shd w:val="clear" w:color="auto" w:fill="FFFFFF"/>
      <w:spacing w:before="100" w:beforeAutospacing="1" w:after="100" w:afterAutospacing="1"/>
    </w:pPr>
  </w:style>
  <w:style w:type="paragraph" w:customStyle="1" w:styleId="xl30">
    <w:name w:val="xl30"/>
    <w:basedOn w:val="Normal"/>
    <w:pPr>
      <w:shd w:val="clear" w:color="auto" w:fill="FFFFFF"/>
      <w:spacing w:before="100" w:beforeAutospacing="1" w:after="100" w:afterAutospacing="1"/>
      <w:jc w:val="center"/>
    </w:pPr>
    <w:rPr>
      <w:rFonts w:ascii="Symbol" w:hAnsi="Symbol"/>
      <w:b/>
      <w:bCs/>
    </w:rPr>
  </w:style>
  <w:style w:type="paragraph" w:customStyle="1" w:styleId="xl31">
    <w:name w:val="xl31"/>
    <w:basedOn w:val="Normal"/>
    <w:pPr>
      <w:shd w:val="clear" w:color="auto" w:fill="FFFFFF"/>
      <w:spacing w:before="100" w:beforeAutospacing="1" w:after="100" w:afterAutospacing="1"/>
    </w:pPr>
  </w:style>
  <w:style w:type="paragraph" w:customStyle="1" w:styleId="xl32">
    <w:name w:val="xl32"/>
    <w:basedOn w:val="Normal"/>
    <w:pPr>
      <w:shd w:val="clear" w:color="auto" w:fill="FFFFFF"/>
      <w:spacing w:before="100" w:beforeAutospacing="1" w:after="100" w:afterAutospacing="1"/>
      <w:jc w:val="center"/>
    </w:pPr>
    <w:rPr>
      <w:rFonts w:ascii="Arial" w:hAnsi="Arial" w:cs="Arial"/>
      <w:b/>
      <w:bCs/>
    </w:rPr>
  </w:style>
  <w:style w:type="paragraph" w:customStyle="1" w:styleId="xl33">
    <w:name w:val="xl33"/>
    <w:basedOn w:val="Normal"/>
    <w:pPr>
      <w:pBdr>
        <w:right w:val="single" w:sz="4" w:space="0" w:color="auto"/>
      </w:pBdr>
      <w:shd w:val="clear" w:color="auto" w:fill="FFFFFF"/>
      <w:spacing w:before="100" w:beforeAutospacing="1" w:after="100" w:afterAutospacing="1"/>
    </w:pPr>
  </w:style>
  <w:style w:type="paragraph" w:customStyle="1" w:styleId="xl34">
    <w:name w:val="xl34"/>
    <w:basedOn w:val="Normal"/>
    <w:pPr>
      <w:shd w:val="clear" w:color="auto" w:fill="333333"/>
      <w:spacing w:before="100" w:beforeAutospacing="1" w:after="100" w:afterAutospacing="1"/>
      <w:jc w:val="center"/>
    </w:pPr>
    <w:rPr>
      <w:rFonts w:ascii="Arial" w:hAnsi="Arial" w:cs="Arial"/>
      <w:b/>
      <w:bCs/>
      <w:color w:val="808080"/>
    </w:rPr>
  </w:style>
  <w:style w:type="paragraph" w:customStyle="1" w:styleId="xl35">
    <w:name w:val="xl35"/>
    <w:basedOn w:val="Normal"/>
    <w:pPr>
      <w:pBdr>
        <w:left w:val="single" w:sz="4" w:space="0" w:color="auto"/>
      </w:pBdr>
      <w:shd w:val="clear" w:color="auto" w:fill="333333"/>
      <w:spacing w:before="100" w:beforeAutospacing="1" w:after="100" w:afterAutospacing="1"/>
    </w:pPr>
    <w:rPr>
      <w:rFonts w:ascii="Arial" w:hAnsi="Arial" w:cs="Arial"/>
      <w:color w:val="808080"/>
      <w:sz w:val="2"/>
      <w:szCs w:val="2"/>
    </w:rPr>
  </w:style>
  <w:style w:type="paragraph" w:customStyle="1" w:styleId="xl36">
    <w:name w:val="xl36"/>
    <w:basedOn w:val="Normal"/>
    <w:pPr>
      <w:shd w:val="clear" w:color="auto" w:fill="333333"/>
      <w:spacing w:before="100" w:beforeAutospacing="1" w:after="100" w:afterAutospacing="1"/>
    </w:pPr>
    <w:rPr>
      <w:rFonts w:ascii="Arial" w:hAnsi="Arial" w:cs="Arial"/>
      <w:color w:val="808080"/>
      <w:sz w:val="2"/>
      <w:szCs w:val="2"/>
    </w:rPr>
  </w:style>
  <w:style w:type="paragraph" w:customStyle="1" w:styleId="xl37">
    <w:name w:val="xl37"/>
    <w:basedOn w:val="Normal"/>
    <w:pPr>
      <w:pBdr>
        <w:left w:val="single" w:sz="4" w:space="0" w:color="auto"/>
      </w:pBdr>
      <w:shd w:val="clear" w:color="auto" w:fill="333333"/>
      <w:spacing w:before="100" w:beforeAutospacing="1" w:after="100" w:afterAutospacing="1"/>
    </w:pPr>
  </w:style>
  <w:style w:type="paragraph" w:customStyle="1" w:styleId="xl38">
    <w:name w:val="xl38"/>
    <w:basedOn w:val="Normal"/>
    <w:pPr>
      <w:shd w:val="clear" w:color="auto" w:fill="333333"/>
      <w:spacing w:before="100" w:beforeAutospacing="1" w:after="100" w:afterAutospacing="1"/>
    </w:pPr>
  </w:style>
  <w:style w:type="paragraph" w:customStyle="1" w:styleId="xl39">
    <w:name w:val="xl39"/>
    <w:basedOn w:val="Normal"/>
    <w:pPr>
      <w:pBdr>
        <w:right w:val="single" w:sz="4" w:space="0" w:color="auto"/>
      </w:pBdr>
      <w:shd w:val="clear" w:color="auto" w:fill="333333"/>
      <w:spacing w:before="100" w:beforeAutospacing="1" w:after="100" w:afterAutospacing="1"/>
    </w:pPr>
  </w:style>
  <w:style w:type="paragraph" w:styleId="Date">
    <w:name w:val="Date"/>
    <w:basedOn w:val="Normal"/>
    <w:next w:val="Normal"/>
    <w:rsid w:val="00166D0D"/>
  </w:style>
  <w:style w:type="paragraph" w:customStyle="1" w:styleId="Style1">
    <w:name w:val="Style1"/>
    <w:basedOn w:val="Heading3"/>
    <w:autoRedefine/>
    <w:rsid w:val="00E405A1"/>
    <w:pPr>
      <w:spacing w:line="360" w:lineRule="auto"/>
    </w:pPr>
    <w:rPr>
      <w:rFonts w:ascii="Arial" w:hAnsi="Arial"/>
    </w:rPr>
  </w:style>
  <w:style w:type="table" w:styleId="TableGrid">
    <w:name w:val="Table Grid"/>
    <w:basedOn w:val="TableNormal"/>
    <w:rsid w:val="008A54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dyTextChar">
    <w:name w:val="Body Text Char"/>
    <w:link w:val="BodyText"/>
    <w:rsid w:val="00154C31"/>
    <w:rPr>
      <w:sz w:val="24"/>
      <w:szCs w:val="24"/>
      <w:lang w:val="fi-FI" w:eastAsia="en-US" w:bidi="ar-SA"/>
    </w:rPr>
  </w:style>
  <w:style w:type="character" w:styleId="Emphasis">
    <w:name w:val="Emphasis"/>
    <w:qFormat/>
    <w:rsid w:val="00497E28"/>
    <w:rPr>
      <w:i/>
      <w:iCs/>
    </w:rPr>
  </w:style>
  <w:style w:type="paragraph" w:styleId="BalloonText">
    <w:name w:val="Balloon Text"/>
    <w:basedOn w:val="Normal"/>
    <w:link w:val="BalloonTextChar"/>
    <w:rsid w:val="00E83372"/>
    <w:rPr>
      <w:rFonts w:ascii="Tahoma" w:hAnsi="Tahoma" w:cs="Tahoma"/>
      <w:sz w:val="16"/>
      <w:szCs w:val="16"/>
    </w:rPr>
  </w:style>
  <w:style w:type="character" w:customStyle="1" w:styleId="BalloonTextChar">
    <w:name w:val="Balloon Text Char"/>
    <w:link w:val="BalloonText"/>
    <w:rsid w:val="00E83372"/>
    <w:rPr>
      <w:rFonts w:ascii="Tahoma" w:hAnsi="Tahoma" w:cs="Tahoma"/>
      <w:sz w:val="16"/>
      <w:szCs w:val="16"/>
      <w:lang w:eastAsia="en-US"/>
    </w:rPr>
  </w:style>
  <w:style w:type="character" w:styleId="Strong">
    <w:name w:val="Strong"/>
    <w:basedOn w:val="DefaultParagraphFont"/>
    <w:qFormat/>
    <w:rsid w:val="00026CE9"/>
    <w:rPr>
      <w:b/>
      <w:bCs/>
    </w:rPr>
  </w:style>
  <w:style w:type="paragraph" w:styleId="Caption">
    <w:name w:val="caption"/>
    <w:basedOn w:val="Normal"/>
    <w:next w:val="Normal"/>
    <w:unhideWhenUsed/>
    <w:qFormat/>
    <w:rsid w:val="00525903"/>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Asiakirja" ma:contentTypeID="0x01010017418C401CCB2042A3A99A19F43F356D" ma:contentTypeVersion="1" ma:contentTypeDescription="Luo uusi asiakirja." ma:contentTypeScope="" ma:versionID="f4b075d3ca74a5dbaed73e767a156aa0">
  <xsd:schema xmlns:xsd="http://www.w3.org/2001/XMLSchema" xmlns:p="http://schemas.microsoft.com/office/2006/metadata/properties" xmlns:ns1="http://schemas.microsoft.com/sharepoint/v3" targetNamespace="http://schemas.microsoft.com/office/2006/metadata/properties" ma:root="true" ma:fieldsID="4340a008e99365d80b71206bae222996"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dms="http://schemas.microsoft.com/office/2006/documentManagement/types" targetNamespace="http://schemas.microsoft.com/sharepoint/v3" elementFormDefault="qualified">
    <xsd:import namespace="http://schemas.microsoft.com/office/2006/documentManagement/types"/>
    <xsd:element name="PublishingStartDate" ma:index="8" nillable="true" ma:displayName="Ajoituksen alkamispäivämäärä" ma:description="" ma:hidden="true" ma:internalName="PublishingStartDate">
      <xsd:simpleType>
        <xsd:restriction base="dms:Unknown"/>
      </xsd:simpleType>
    </xsd:element>
    <xsd:element name="PublishingExpirationDate" ma:index="9" nillable="true" ma:displayName="Ajoituksen päättymispäivämäärä"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ma:readOnly="true"/>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A8F0064-303C-446D-896E-46EEB9A79DC3}">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B9A87442-5A7B-46FD-BD28-170CE9B725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13FBD2FA-5696-460D-A278-9A302A0F72A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244</TotalTime>
  <Pages>3</Pages>
  <Words>311</Words>
  <Characters>2054</Characters>
  <Application>Microsoft Office Word</Application>
  <DocSecurity>0</DocSecurity>
  <Lines>17</Lines>
  <Paragraphs>4</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Opinnäytetyö ohjeet</vt:lpstr>
      <vt:lpstr>Opinnäytetyö ohjeet</vt:lpstr>
    </vt:vector>
  </TitlesOfParts>
  <Company>LUT</Company>
  <LinksUpToDate>false</LinksUpToDate>
  <CharactersWithSpaces>2361</CharactersWithSpaces>
  <SharedDoc>false</SharedDoc>
  <HLinks>
    <vt:vector size="66" baseType="variant">
      <vt:variant>
        <vt:i4>1245235</vt:i4>
      </vt:variant>
      <vt:variant>
        <vt:i4>62</vt:i4>
      </vt:variant>
      <vt:variant>
        <vt:i4>0</vt:i4>
      </vt:variant>
      <vt:variant>
        <vt:i4>5</vt:i4>
      </vt:variant>
      <vt:variant>
        <vt:lpwstr/>
      </vt:variant>
      <vt:variant>
        <vt:lpwstr>_Toc255505418</vt:lpwstr>
      </vt:variant>
      <vt:variant>
        <vt:i4>1245235</vt:i4>
      </vt:variant>
      <vt:variant>
        <vt:i4>56</vt:i4>
      </vt:variant>
      <vt:variant>
        <vt:i4>0</vt:i4>
      </vt:variant>
      <vt:variant>
        <vt:i4>5</vt:i4>
      </vt:variant>
      <vt:variant>
        <vt:lpwstr/>
      </vt:variant>
      <vt:variant>
        <vt:lpwstr>_Toc255505417</vt:lpwstr>
      </vt:variant>
      <vt:variant>
        <vt:i4>1245235</vt:i4>
      </vt:variant>
      <vt:variant>
        <vt:i4>50</vt:i4>
      </vt:variant>
      <vt:variant>
        <vt:i4>0</vt:i4>
      </vt:variant>
      <vt:variant>
        <vt:i4>5</vt:i4>
      </vt:variant>
      <vt:variant>
        <vt:lpwstr/>
      </vt:variant>
      <vt:variant>
        <vt:lpwstr>_Toc255505416</vt:lpwstr>
      </vt:variant>
      <vt:variant>
        <vt:i4>1245235</vt:i4>
      </vt:variant>
      <vt:variant>
        <vt:i4>44</vt:i4>
      </vt:variant>
      <vt:variant>
        <vt:i4>0</vt:i4>
      </vt:variant>
      <vt:variant>
        <vt:i4>5</vt:i4>
      </vt:variant>
      <vt:variant>
        <vt:lpwstr/>
      </vt:variant>
      <vt:variant>
        <vt:lpwstr>_Toc255505415</vt:lpwstr>
      </vt:variant>
      <vt:variant>
        <vt:i4>1245235</vt:i4>
      </vt:variant>
      <vt:variant>
        <vt:i4>38</vt:i4>
      </vt:variant>
      <vt:variant>
        <vt:i4>0</vt:i4>
      </vt:variant>
      <vt:variant>
        <vt:i4>5</vt:i4>
      </vt:variant>
      <vt:variant>
        <vt:lpwstr/>
      </vt:variant>
      <vt:variant>
        <vt:lpwstr>_Toc255505414</vt:lpwstr>
      </vt:variant>
      <vt:variant>
        <vt:i4>1245235</vt:i4>
      </vt:variant>
      <vt:variant>
        <vt:i4>32</vt:i4>
      </vt:variant>
      <vt:variant>
        <vt:i4>0</vt:i4>
      </vt:variant>
      <vt:variant>
        <vt:i4>5</vt:i4>
      </vt:variant>
      <vt:variant>
        <vt:lpwstr/>
      </vt:variant>
      <vt:variant>
        <vt:lpwstr>_Toc255505413</vt:lpwstr>
      </vt:variant>
      <vt:variant>
        <vt:i4>1245235</vt:i4>
      </vt:variant>
      <vt:variant>
        <vt:i4>26</vt:i4>
      </vt:variant>
      <vt:variant>
        <vt:i4>0</vt:i4>
      </vt:variant>
      <vt:variant>
        <vt:i4>5</vt:i4>
      </vt:variant>
      <vt:variant>
        <vt:lpwstr/>
      </vt:variant>
      <vt:variant>
        <vt:lpwstr>_Toc255505412</vt:lpwstr>
      </vt:variant>
      <vt:variant>
        <vt:i4>1245235</vt:i4>
      </vt:variant>
      <vt:variant>
        <vt:i4>20</vt:i4>
      </vt:variant>
      <vt:variant>
        <vt:i4>0</vt:i4>
      </vt:variant>
      <vt:variant>
        <vt:i4>5</vt:i4>
      </vt:variant>
      <vt:variant>
        <vt:lpwstr/>
      </vt:variant>
      <vt:variant>
        <vt:lpwstr>_Toc255505411</vt:lpwstr>
      </vt:variant>
      <vt:variant>
        <vt:i4>1245235</vt:i4>
      </vt:variant>
      <vt:variant>
        <vt:i4>14</vt:i4>
      </vt:variant>
      <vt:variant>
        <vt:i4>0</vt:i4>
      </vt:variant>
      <vt:variant>
        <vt:i4>5</vt:i4>
      </vt:variant>
      <vt:variant>
        <vt:lpwstr/>
      </vt:variant>
      <vt:variant>
        <vt:lpwstr>_Toc255505410</vt:lpwstr>
      </vt:variant>
      <vt:variant>
        <vt:i4>1179699</vt:i4>
      </vt:variant>
      <vt:variant>
        <vt:i4>8</vt:i4>
      </vt:variant>
      <vt:variant>
        <vt:i4>0</vt:i4>
      </vt:variant>
      <vt:variant>
        <vt:i4>5</vt:i4>
      </vt:variant>
      <vt:variant>
        <vt:lpwstr/>
      </vt:variant>
      <vt:variant>
        <vt:lpwstr>_Toc255505409</vt:lpwstr>
      </vt:variant>
      <vt:variant>
        <vt:i4>1179699</vt:i4>
      </vt:variant>
      <vt:variant>
        <vt:i4>2</vt:i4>
      </vt:variant>
      <vt:variant>
        <vt:i4>0</vt:i4>
      </vt:variant>
      <vt:variant>
        <vt:i4>5</vt:i4>
      </vt:variant>
      <vt:variant>
        <vt:lpwstr/>
      </vt:variant>
      <vt:variant>
        <vt:lpwstr>_Toc2555054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innäytetyö ohjeet</dc:title>
  <dc:subject/>
  <dc:creator>Ari H.</dc:creator>
  <cp:keywords/>
  <dc:description/>
  <cp:lastModifiedBy>Niklas Nelimarkka</cp:lastModifiedBy>
  <cp:revision>7</cp:revision>
  <cp:lastPrinted>2013-10-11T10:39:00Z</cp:lastPrinted>
  <dcterms:created xsi:type="dcterms:W3CDTF">2018-09-18T16:26:00Z</dcterms:created>
  <dcterms:modified xsi:type="dcterms:W3CDTF">2022-03-23T1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221187705</vt:i4>
  </property>
  <property fmtid="{D5CDD505-2E9C-101B-9397-08002B2CF9AE}" pid="3" name="_EmailSubject">
    <vt:lpwstr>Tietojenk.tekniikan seminaarin korjattu versio</vt:lpwstr>
  </property>
  <property fmtid="{D5CDD505-2E9C-101B-9397-08002B2CF9AE}" pid="4" name="_AuthorEmail">
    <vt:lpwstr>jussi.saari@lut.fi</vt:lpwstr>
  </property>
  <property fmtid="{D5CDD505-2E9C-101B-9397-08002B2CF9AE}" pid="5" name="_AuthorEmailDisplayName">
    <vt:lpwstr>Jussi Saari</vt:lpwstr>
  </property>
  <property fmtid="{D5CDD505-2E9C-101B-9397-08002B2CF9AE}" pid="6" name="_ReviewingToolsShownOnce">
    <vt:lpwstr/>
  </property>
  <property fmtid="{D5CDD505-2E9C-101B-9397-08002B2CF9AE}" pid="7" name="ZOTERO_PREF_1">
    <vt:lpwstr>&lt;data data-version="3" zotero-version="6.0"&gt;&lt;session id="vgVSggEF"/&gt;&lt;style id="http://www.zotero.org/styles/ieee" locale="en-US" hasBibliography="1" bibliographyStyleHasBeenSet="0"/&gt;&lt;prefs&gt;&lt;pref name="fieldType" value="Field"/&gt;&lt;pref name="automaticJournal</vt:lpwstr>
  </property>
  <property fmtid="{D5CDD505-2E9C-101B-9397-08002B2CF9AE}" pid="8" name="ZOTERO_PREF_2">
    <vt:lpwstr>Abbreviations" value="true"/&gt;&lt;/prefs&gt;&lt;/data&gt;</vt:lpwstr>
  </property>
</Properties>
</file>